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60A884" w14:textId="04253264" w:rsidR="00C5161A" w:rsidRDefault="00C5161A"/>
    <w:p w14:paraId="5C7C57AE" w14:textId="703E51FE" w:rsidR="003F2541" w:rsidRDefault="00554583" w:rsidP="00554583">
      <w:pPr>
        <w:jc w:val="center"/>
      </w:pPr>
      <w:r>
        <w:t>Simplifying the aligned NUMTs pseudogene sequence from nucleotides ‘ATCG’ to ‘0’/’1’ to test in coalescent hidden Markov Model</w:t>
      </w:r>
    </w:p>
    <w:p w14:paraId="21DC63B4" w14:textId="011C5B2A" w:rsidR="00554583" w:rsidRDefault="00554583" w:rsidP="00554583">
      <w:pPr>
        <w:jc w:val="center"/>
      </w:pPr>
      <w:r>
        <w:t>Yuanyuan Wu</w:t>
      </w:r>
    </w:p>
    <w:p w14:paraId="13BA633A" w14:textId="77777777" w:rsidR="00554583" w:rsidRDefault="00554583"/>
    <w:p w14:paraId="62388AB8" w14:textId="6E62BF4F" w:rsidR="003F2541" w:rsidRDefault="007C7703">
      <w:r>
        <w:t>Abstract:</w:t>
      </w:r>
    </w:p>
    <w:p w14:paraId="113CA972" w14:textId="77777777" w:rsidR="007C7703" w:rsidRDefault="007C7703" w:rsidP="007C7703">
      <w:r>
        <w:t>In this article, the aligned NUMTs were simplified to ‘0’ for non-mutation and 1 for detected mutation. Parameters in the coal-HMM were adjusted to function with Jukes-cantor. It was also discussed that how to decode the E/A matrix in EM to the parameter for coal-HMM. Possible reasons for the failure of this model was discussed.</w:t>
      </w:r>
    </w:p>
    <w:p w14:paraId="14B224DB" w14:textId="5D52315C" w:rsidR="007C7703" w:rsidRDefault="007C7703"/>
    <w:p w14:paraId="353C7369" w14:textId="03D965E4" w:rsidR="007C7703" w:rsidRDefault="007C7703">
      <w:r>
        <w:t>Introduction:</w:t>
      </w:r>
    </w:p>
    <w:p w14:paraId="1B725E4C" w14:textId="7EEB8986" w:rsidR="003F2541" w:rsidRDefault="00F82FAE">
      <w:r>
        <w:t xml:space="preserve">Mitochondria has transferred most of its genetic material into nucleus since its endosymbiotic event. In mammals, only 13 coding protein and a few </w:t>
      </w:r>
      <w:proofErr w:type="spellStart"/>
      <w:r>
        <w:t>tRNAs</w:t>
      </w:r>
      <w:proofErr w:type="spellEnd"/>
      <w:r>
        <w:t xml:space="preserve"> and rRNAs are left in the mitochondrial genome. The majority of the other proteins that are essential to the mitochondrial function is expressed in nucleus. Except for those functional gene transfer, there has been trunk of mitochondria-originated pseudogenes called NUMTs. A recent published paper stated that with the newly updated hominin chromosome sequences, it is possible to find long (~9kb) NUMTs in homolog in multiple hominin species.</w:t>
      </w:r>
      <w:r w:rsidR="002E3876">
        <w:t xml:space="preserve"> They were able to build phylogenic tree and found that the pseudogenes could result from interbreeding from an unknown species. </w:t>
      </w:r>
    </w:p>
    <w:p w14:paraId="2D07E0C7" w14:textId="73BDA678" w:rsidR="002E3876" w:rsidRDefault="002E3876">
      <w:r>
        <w:t>With the aligned data and coal-HMM model available, it is intriguing to test the partition of the pseudogenes to exam possible interbreeding after the pseudogenes.</w:t>
      </w:r>
    </w:p>
    <w:p w14:paraId="4DA8351E" w14:textId="77777777" w:rsidR="00554583" w:rsidRDefault="00554583"/>
    <w:p w14:paraId="58F623A9" w14:textId="77777777" w:rsidR="003F2541" w:rsidRDefault="003F2541"/>
    <w:p w14:paraId="2F93485B" w14:textId="7FE531F5" w:rsidR="00022FFD" w:rsidRDefault="009D1CFE" w:rsidP="00022FFD">
      <w:r>
        <w:t>Method:</w:t>
      </w:r>
    </w:p>
    <w:p w14:paraId="2061069C" w14:textId="54AF9FFA" w:rsidR="009D1CFE" w:rsidRDefault="00022FFD" w:rsidP="00022FFD">
      <w:pPr>
        <w:widowControl w:val="0"/>
        <w:autoSpaceDE w:val="0"/>
        <w:autoSpaceDN w:val="0"/>
        <w:adjustRightInd w:val="0"/>
      </w:pPr>
      <w:r w:rsidRPr="00022FFD">
        <w:t xml:space="preserve">The aligned sequence for the pseudogenes for human, pan, gorilla and </w:t>
      </w:r>
      <w:proofErr w:type="spellStart"/>
      <w:r w:rsidRPr="00022FFD">
        <w:t>pango</w:t>
      </w:r>
      <w:proofErr w:type="spellEnd"/>
      <w:r w:rsidRPr="00022FFD">
        <w:t xml:space="preserve"> were kindly gift from </w:t>
      </w:r>
      <w:proofErr w:type="spellStart"/>
      <w:r w:rsidRPr="00022FFD">
        <w:t>Dr.Konstantin</w:t>
      </w:r>
      <w:proofErr w:type="spellEnd"/>
      <w:r w:rsidRPr="00022FFD">
        <w:t xml:space="preserve"> Khrapko</w:t>
      </w:r>
      <w:r w:rsidR="00826F94">
        <w:fldChar w:fldCharType="begin" w:fldLock="1"/>
      </w:r>
      <w:r w:rsidR="00826F94">
        <w:instrText>ADDIN CSL_CITATION {"citationItems":[{"id":"ITEM-1","itemData":{"abstract":"The hypothesis that the evolution of humans involved hybridization between diverged species has been actively debated in recent years. We present novel evidence in support of this hypothesis: the analysis of nuclear pseudogenes of mtDNA (“NUMTs”). NUMTs are considered “mtDNA fossils”, as they preserve sequences of ancient mtDNA and thus carry unique information about ancestral populations. Our comparison of a NUMT sequence shared by humans, chimpanzees, and gorillas with their mtDNAs implies that, ca. 6 Ma, our evolutionary history involved the interbreeding of individuals whose mtDNA had diverged as much as ~4.5 Myr prior. This large divergence suggests a distant interspecies hybridization. Additionally, analysis of two other NUMTs suggests that such events occurred repeatedly. Our findings suggest a complex pattern of speciation in primate human ancestors and provide a potential explanation for the mosaic nature of fossil morphology found at the emergence of the hominin lineage.","author":[{"dropping-particle":"","family":"Popadin","given":"Konstantin","non-dropping-particle":"","parse-names":false,"suffix":""},{"dropping-particle":"","family":"Gunbin","given":"Konstantin","non-dropping-particle":"","parse-names":false,"suffix":""},{"dropping-particle":"","family":"Peshkin","given":"Leonid","non-dropping-particle":"","parse-names":false,"suffix":""},{"dropping-particle":"","family":"Annis","given":"Sofia","non-dropping-particle":"","parse-names":false,"suffix":""},{"dropping-particle":"","family":"Kraytsberg","given":"Genya","non-dropping-particle":"","parse-names":false,"suffix":""},{"dropping-particle":"","family":"Markuzon","given":"Natalya","non-dropping-particle":"","parse-names":false,"suffix":""},{"dropping-particle":"","family":"Ackermann","given":"Rebecca R","non-dropping-particle":"","parse-names":false,"suffix":""},{"dropping-particle":"","family":"Khrapko","given":"Konstantin","non-dropping-particle":"","parse-names":false,"suffix":""}],"container-title":"bioRxiv","id":"ITEM-1","issued":{"date-parts":[["2017","1","1"]]},"title":"Mitochondrial pseudogenes suggest repeated inter-species hybridization in hominid evolution.","type":"article-journal"},"uris":["http://www.mendeley.com/documents/?uuid=aa123c65-614f-4247-9150-064e0d1799d2"]}],"mendeley":{"formattedCitation":"&lt;sup&gt;1&lt;/sup&gt;","plainTextFormattedCitation":"1"},"properties":{"noteIndex":0},"schema":"https://github.com/citation-style-language/schema/raw/master/csl-citation.json"}</w:instrText>
      </w:r>
      <w:r w:rsidR="00826F94">
        <w:fldChar w:fldCharType="separate"/>
      </w:r>
      <w:r w:rsidR="00826F94" w:rsidRPr="00826F94">
        <w:rPr>
          <w:noProof/>
          <w:vertAlign w:val="superscript"/>
        </w:rPr>
        <w:t>1</w:t>
      </w:r>
      <w:r w:rsidR="00826F94">
        <w:fldChar w:fldCharType="end"/>
      </w:r>
      <w:r w:rsidRPr="00022FFD">
        <w:t>.</w:t>
      </w:r>
      <w:r w:rsidR="00F06A7A">
        <w:t xml:space="preserve"> </w:t>
      </w:r>
      <w:r w:rsidR="009D1CFE">
        <w:t>The pseudogenes are of length of around 9kb whe</w:t>
      </w:r>
      <w:r w:rsidR="00F06A7A">
        <w:t>re</w:t>
      </w:r>
      <w:r w:rsidR="009D1CFE">
        <w:t xml:space="preserve"> gaps are included in the multiple alignment. For coalescent-HMM</w:t>
      </w:r>
      <w:r w:rsidR="00DD0829">
        <w:fldChar w:fldCharType="begin" w:fldLock="1"/>
      </w:r>
      <w:r w:rsidR="00826F94">
        <w:instrText>ADDIN CSL_CITATION {"citationItems":[{"id":"ITEM-1","itemData":{"abstract":"Author SummaryPrimate evolution is a central topic in biology and much information can be obtained from DNA sequence data. A key parameter is the time “when we became human,” i.e., the time in the past when descendents of the human–chimp ancestor split into human and chimpanzee. Other important parameters are the time in the past when descendents of the human–chimp–gorilla ancestor split into descendents of the human–chimp ancestor and the gorilla ancestor, and population sizes of the human–chimp and human–chimp–gorilla ancestors. To estimate speciation times and ancestral population sizes we have developed a new methodology that explicitly utilizes the spatial information in contiguous genome alignments. Furthermore, we have applied this methodology to four long autosomal human–chimp–gorilla–orangutan alignments and estimated a very recent speciation time of human and chimp (around 4 million years) and ancestral population sizes much larger than the present-day human effective population size. We also analyzed X-chromosome sequence data and found that the X chromosome has experienced a different history from that of autosomes, possibly because of selection.","author":[{"dropping-particle":"","family":"Hobolth","given":"Asger","non-dropping-particle":"","parse-names":false,"suffix":""},{"dropping-particle":"","family":"Christensen","given":"Ole F","non-dropping-particle":"","parse-names":false,"suffix":""},{"dropping-particle":"","family":"Mailund","given":"Thomas","non-dropping-particle":"","parse-names":false,"suffix":""},{"dropping-particle":"","family":"Schierup","given":"Mikkel H","non-dropping-particle":"","parse-names":false,"suffix":""}],"container-title":"PLOS Genetics","id":"ITEM-1","issue":"2","issued":{"date-parts":[["2007","2","23"]]},"note":"article provided by Amy\nlocal phylogenic tree build up","page":"e7","publisher":"Public Library of Science","title":"Genomic Relationships and Speciation Times of Human, Chimpanzee, and Gorilla Inferred from a Coalescent Hidden Markov Model","type":"article-journal","volume":"3"},"uris":["http://www.mendeley.com/documents/?uuid=a1fc71f1-e374-40c4-aaea-cf503c583bb1"]}],"mendeley":{"formattedCitation":"&lt;sup&gt;2&lt;/sup&gt;","plainTextFormattedCitation":"2","previouslyFormattedCitation":"&lt;sup&gt;1&lt;/sup&gt;"},"properties":{"noteIndex":0},"schema":"https://github.com/citation-style-language/schema/raw/master/csl-citation.json"}</w:instrText>
      </w:r>
      <w:r w:rsidR="00DD0829">
        <w:fldChar w:fldCharType="separate"/>
      </w:r>
      <w:r w:rsidR="00826F94" w:rsidRPr="00826F94">
        <w:rPr>
          <w:noProof/>
          <w:vertAlign w:val="superscript"/>
        </w:rPr>
        <w:t>2</w:t>
      </w:r>
      <w:r w:rsidR="00DD0829">
        <w:fldChar w:fldCharType="end"/>
      </w:r>
      <w:r w:rsidR="009D1CFE">
        <w:t>, the emission probability were calculated with Jukes-cantor model, rather than the original Q-rate matrix in the original article.</w:t>
      </w:r>
    </w:p>
    <w:p w14:paraId="3BD58581" w14:textId="52F4B370" w:rsidR="00C5161A" w:rsidRDefault="000F5F7D">
      <w:r>
        <w:t>In the Jukes-Cantor model, the e</w:t>
      </w:r>
      <w:r w:rsidR="00C5161A">
        <w:t xml:space="preserve">quilibrium frequency of bases </w:t>
      </w:r>
      <w:proofErr w:type="gramStart"/>
      <w:r w:rsidR="00C5161A">
        <w:t>assume</w:t>
      </w:r>
      <w:proofErr w:type="gramEnd"/>
      <w:r w:rsidR="00C5161A">
        <w:t xml:space="preserve"> identical:</w:t>
      </w:r>
    </w:p>
    <w:p w14:paraId="096F89E5" w14:textId="6D44E502" w:rsidR="00C5161A" w:rsidRPr="00E568D0" w:rsidRDefault="007D0DB8">
      <m:oMathPara>
        <m:oMath>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G</m:t>
              </m:r>
            </m:sub>
          </m:sSub>
          <m:r>
            <w:rPr>
              <w:rFonts w:ascii="Cambria Math" w:hAnsi="Cambria Math"/>
            </w:rPr>
            <m:t xml:space="preserve">= 1/4 </m:t>
          </m:r>
        </m:oMath>
      </m:oMathPara>
    </w:p>
    <w:p w14:paraId="44702977" w14:textId="77777777" w:rsidR="00E568D0" w:rsidRDefault="00E568D0" w:rsidP="00E568D0">
      <m:oMathPara>
        <m:oMath>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t</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d>
                    <m:dPr>
                      <m:ctrlPr>
                        <w:rPr>
                          <w:rFonts w:ascii="Cambria Math" w:hAnsi="Cambria Math"/>
                          <w:i/>
                        </w:rPr>
                      </m:ctrlPr>
                    </m:dPr>
                    <m:e>
                      <m:r>
                        <w:rPr>
                          <w:rFonts w:ascii="Cambria Math" w:hAnsi="Cambria Math"/>
                        </w:rPr>
                        <m:t>1+3</m:t>
                      </m:r>
                      <m:sSup>
                        <m:sSupPr>
                          <m:ctrlPr>
                            <w:rPr>
                              <w:rFonts w:ascii="Cambria Math" w:hAnsi="Cambria Math"/>
                              <w:i/>
                            </w:rPr>
                          </m:ctrlPr>
                        </m:sSupPr>
                        <m:e>
                          <m:r>
                            <w:rPr>
                              <w:rFonts w:ascii="Cambria Math" w:hAnsi="Cambria Math"/>
                            </w:rPr>
                            <m:t>e</m:t>
                          </m:r>
                        </m:e>
                        <m:sup>
                          <m:f>
                            <m:fPr>
                              <m:ctrlPr>
                                <w:rPr>
                                  <w:rFonts w:ascii="Cambria Math" w:hAnsi="mu"/>
                                </w:rPr>
                              </m:ctrlPr>
                            </m:fPr>
                            <m:num>
                              <m:r>
                                <w:rPr>
                                  <w:rFonts w:ascii="Cambria Math" w:hAnsi="Cambria Math"/>
                                </w:rPr>
                                <m:t>-4</m:t>
                              </m:r>
                              <m:r>
                                <m:rPr>
                                  <m:sty m:val="p"/>
                                </m:rPr>
                                <w:rPr>
                                  <w:rFonts w:ascii="Cambria Math" w:hAnsi="Cambria Math"/>
                                </w:rPr>
                                <m:t>µ</m:t>
                              </m:r>
                              <m:r>
                                <m:rPr>
                                  <m:sty m:val="p"/>
                                </m:rPr>
                                <w:rPr>
                                  <w:rFonts w:ascii="Cambria Math" w:hAnsi="mu"/>
                                </w:rPr>
                                <m:t>t</m:t>
                              </m:r>
                            </m:num>
                            <m:den>
                              <m:r>
                                <m:rPr>
                                  <m:sty m:val="p"/>
                                </m:rPr>
                                <w:rPr>
                                  <w:rFonts w:ascii="Cambria Math" w:hAnsi="mu"/>
                                </w:rPr>
                                <m:t>3</m:t>
                              </m:r>
                            </m:den>
                          </m:f>
                        </m:sup>
                      </m:sSup>
                    </m:e>
                  </m:d>
                  <m:r>
                    <w:rPr>
                      <w:rFonts w:ascii="Cambria Math" w:hAnsi="Cambria Math"/>
                    </w:rPr>
                    <m:t>,b=a</m:t>
                  </m:r>
                </m:e>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mu"/>
                                </w:rPr>
                              </m:ctrlPr>
                            </m:fPr>
                            <m:num>
                              <m:r>
                                <w:rPr>
                                  <w:rFonts w:ascii="Cambria Math" w:hAnsi="Cambria Math"/>
                                </w:rPr>
                                <m:t>-4</m:t>
                              </m:r>
                              <m:r>
                                <m:rPr>
                                  <m:sty m:val="p"/>
                                </m:rPr>
                                <w:rPr>
                                  <w:rFonts w:ascii="Cambria Math" w:hAnsi="Cambria Math"/>
                                </w:rPr>
                                <m:t>µ</m:t>
                              </m:r>
                              <m:r>
                                <m:rPr>
                                  <m:sty m:val="p"/>
                                </m:rPr>
                                <w:rPr>
                                  <w:rFonts w:ascii="Cambria Math" w:hAnsi="mu"/>
                                </w:rPr>
                                <m:t>t</m:t>
                              </m:r>
                            </m:num>
                            <m:den>
                              <m:r>
                                <m:rPr>
                                  <m:sty m:val="p"/>
                                </m:rPr>
                                <w:rPr>
                                  <w:rFonts w:ascii="Cambria Math" w:hAnsi="mu"/>
                                </w:rPr>
                                <m:t>3</m:t>
                              </m:r>
                            </m:den>
                          </m:f>
                        </m:sup>
                      </m:sSup>
                    </m:e>
                  </m:d>
                  <m:r>
                    <w:rPr>
                      <w:rFonts w:ascii="Cambria Math" w:hAnsi="Cambria Math"/>
                    </w:rPr>
                    <m:t>, b!=a</m:t>
                  </m:r>
                </m:e>
              </m:eqArr>
            </m:e>
          </m:d>
        </m:oMath>
      </m:oMathPara>
    </w:p>
    <w:p w14:paraId="07127D42" w14:textId="77777777" w:rsidR="00E568D0" w:rsidRPr="00C5161A" w:rsidRDefault="00E568D0"/>
    <w:p w14:paraId="40826FBD" w14:textId="307436DC" w:rsidR="00E568D0" w:rsidRDefault="00E568D0" w:rsidP="00E568D0">
      <w:pPr>
        <w:rPr>
          <w:rFonts w:ascii="mu" w:hAnsi="mu"/>
        </w:rPr>
      </w:pPr>
      <w:r>
        <w:lastRenderedPageBreak/>
        <w:t xml:space="preserve">Where </w:t>
      </w:r>
      <w:r>
        <w:rPr>
          <w:rFonts w:ascii="mu" w:hAnsi="mu"/>
        </w:rPr>
        <w:t>µ is mutation rate and ‘</w:t>
      </w:r>
      <w:proofErr w:type="spellStart"/>
      <w:proofErr w:type="gramStart"/>
      <w:r>
        <w:rPr>
          <w:rFonts w:ascii="mu" w:hAnsi="mu"/>
        </w:rPr>
        <w:t>a,b</w:t>
      </w:r>
      <w:proofErr w:type="spellEnd"/>
      <w:proofErr w:type="gramEnd"/>
      <w:r>
        <w:rPr>
          <w:rFonts w:ascii="mu" w:hAnsi="mu"/>
        </w:rPr>
        <w:t>’ are the nucleotide in the phylogenic tree linked by branch length t.</w:t>
      </w:r>
      <w:r w:rsidR="001318C7">
        <w:rPr>
          <w:rFonts w:ascii="mu" w:hAnsi="mu"/>
          <w:noProof/>
        </w:rPr>
        <w:drawing>
          <wp:inline distT="0" distB="0" distL="0" distR="0" wp14:anchorId="75697454" wp14:editId="3B3FE207">
            <wp:extent cx="5943600" cy="22637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2-14 at 12.28.20 PM.png"/>
                    <pic:cNvPicPr/>
                  </pic:nvPicPr>
                  <pic:blipFill rotWithShape="1">
                    <a:blip r:embed="rId5">
                      <a:extLst>
                        <a:ext uri="{28A0092B-C50C-407E-A947-70E740481C1C}">
                          <a14:useLocalDpi xmlns:a14="http://schemas.microsoft.com/office/drawing/2010/main" val="0"/>
                        </a:ext>
                      </a:extLst>
                    </a:blip>
                    <a:srcRect t="6211"/>
                    <a:stretch/>
                  </pic:blipFill>
                  <pic:spPr bwMode="auto">
                    <a:xfrm>
                      <a:off x="0" y="0"/>
                      <a:ext cx="5943600" cy="2263733"/>
                    </a:xfrm>
                    <a:prstGeom prst="rect">
                      <a:avLst/>
                    </a:prstGeom>
                    <a:ln>
                      <a:noFill/>
                    </a:ln>
                    <a:extLst>
                      <a:ext uri="{53640926-AAD7-44D8-BBD7-CCE9431645EC}">
                        <a14:shadowObscured xmlns:a14="http://schemas.microsoft.com/office/drawing/2010/main"/>
                      </a:ext>
                    </a:extLst>
                  </pic:spPr>
                </pic:pic>
              </a:graphicData>
            </a:graphic>
          </wp:inline>
        </w:drawing>
      </w:r>
    </w:p>
    <w:p w14:paraId="356C83AD" w14:textId="2545FC99" w:rsidR="001318C7" w:rsidRDefault="001318C7" w:rsidP="00E568D0">
      <w:pPr>
        <w:rPr>
          <w:rFonts w:ascii="mu" w:hAnsi="mu"/>
        </w:rPr>
      </w:pPr>
      <w:r>
        <w:rPr>
          <w:rFonts w:ascii="mu" w:hAnsi="mu"/>
        </w:rPr>
        <w:t xml:space="preserve">It is easy to get the branch length of HC1 and HC2 with given </w:t>
      </w:r>
      <w:proofErr w:type="gramStart"/>
      <w:r>
        <w:rPr>
          <w:rFonts w:ascii="mu" w:hAnsi="mu"/>
        </w:rPr>
        <w:t>a,b</w:t>
      </w:r>
      <w:proofErr w:type="gramEnd"/>
      <w:r>
        <w:rPr>
          <w:rFonts w:ascii="mu" w:hAnsi="mu"/>
        </w:rPr>
        <w:t>,a2,b2.</w:t>
      </w:r>
    </w:p>
    <w:p w14:paraId="27C6AC45" w14:textId="33301E51" w:rsidR="001318C7" w:rsidRDefault="001318C7" w:rsidP="00E568D0">
      <w:pPr>
        <w:rPr>
          <w:rFonts w:ascii="mu" w:hAnsi="mu"/>
        </w:rPr>
      </w:pPr>
      <w:r>
        <w:rPr>
          <w:rFonts w:ascii="mu" w:hAnsi="mu"/>
        </w:rPr>
        <w:t>In state HG,</w:t>
      </w:r>
    </w:p>
    <w:p w14:paraId="5807E104" w14:textId="66B61CDF" w:rsidR="001318C7" w:rsidRDefault="001318C7" w:rsidP="00E568D0">
      <w:pPr>
        <w:rPr>
          <w:rFonts w:ascii="mu" w:hAnsi="mu"/>
        </w:rPr>
      </w:pPr>
      <w:r>
        <w:rPr>
          <w:rFonts w:ascii="mu" w:hAnsi="mu"/>
        </w:rPr>
        <w:t>t(human-&gt;chimp) = 2*(tao1+tao</w:t>
      </w:r>
      <w:proofErr w:type="gramStart"/>
      <w:r>
        <w:rPr>
          <w:rFonts w:ascii="mu" w:hAnsi="mu"/>
        </w:rPr>
        <w:t>2)+</w:t>
      </w:r>
      <w:proofErr w:type="gramEnd"/>
      <w:r>
        <w:rPr>
          <w:rFonts w:ascii="mu" w:hAnsi="mu"/>
        </w:rPr>
        <w:t>theta(HCG)*2+1/3*theta(HCG)*2</w:t>
      </w:r>
    </w:p>
    <w:p w14:paraId="078E35B5" w14:textId="069D51D0" w:rsidR="001318C7" w:rsidRDefault="001318C7" w:rsidP="00E568D0">
      <w:pPr>
        <w:rPr>
          <w:rFonts w:ascii="mu" w:hAnsi="mu"/>
        </w:rPr>
      </w:pPr>
      <w:r>
        <w:rPr>
          <w:rFonts w:ascii="mu" w:hAnsi="mu"/>
        </w:rPr>
        <w:t>while based on definition, a2+b2 = tao1+tao2+4/3*</w:t>
      </w:r>
      <w:proofErr w:type="gramStart"/>
      <w:r>
        <w:rPr>
          <w:rFonts w:ascii="mu" w:hAnsi="mu"/>
        </w:rPr>
        <w:t>theta(</w:t>
      </w:r>
      <w:proofErr w:type="gramEnd"/>
      <w:r>
        <w:rPr>
          <w:rFonts w:ascii="mu" w:hAnsi="mu"/>
        </w:rPr>
        <w:t>HCG)</w:t>
      </w:r>
    </w:p>
    <w:p w14:paraId="5C585EFE" w14:textId="67A06528" w:rsidR="001318C7" w:rsidRDefault="001318C7" w:rsidP="00E568D0">
      <w:pPr>
        <w:rPr>
          <w:rFonts w:ascii="mu" w:hAnsi="mu"/>
        </w:rPr>
      </w:pPr>
      <w:r>
        <w:rPr>
          <w:rFonts w:ascii="mu" w:hAnsi="mu"/>
        </w:rPr>
        <w:t>hence, t(human-&gt;chimp) = 2*(a2+b2)</w:t>
      </w:r>
    </w:p>
    <w:p w14:paraId="705BF654" w14:textId="3C69830D" w:rsidR="00882D6C" w:rsidRPr="001318C7" w:rsidRDefault="001318C7">
      <w:pPr>
        <w:rPr>
          <w:rFonts w:ascii="mu" w:hAnsi="mu"/>
        </w:rPr>
      </w:pPr>
      <w:r>
        <w:rPr>
          <w:rFonts w:ascii="mu" w:hAnsi="mu"/>
        </w:rPr>
        <w:t>The overall branch length rooted to human is given below:</w:t>
      </w:r>
    </w:p>
    <w:tbl>
      <w:tblPr>
        <w:tblStyle w:val="TableGrid"/>
        <w:tblW w:w="0" w:type="auto"/>
        <w:tblLook w:val="04A0" w:firstRow="1" w:lastRow="0" w:firstColumn="1" w:lastColumn="0" w:noHBand="0" w:noVBand="1"/>
      </w:tblPr>
      <w:tblGrid>
        <w:gridCol w:w="2337"/>
        <w:gridCol w:w="2337"/>
        <w:gridCol w:w="2338"/>
        <w:gridCol w:w="2338"/>
      </w:tblGrid>
      <w:tr w:rsidR="00C5161A" w14:paraId="16D210CB" w14:textId="77777777" w:rsidTr="00C5161A">
        <w:tc>
          <w:tcPr>
            <w:tcW w:w="2337" w:type="dxa"/>
          </w:tcPr>
          <w:p w14:paraId="1305F5B2" w14:textId="77777777" w:rsidR="00C5161A" w:rsidRDefault="00C5161A"/>
        </w:tc>
        <w:tc>
          <w:tcPr>
            <w:tcW w:w="2337" w:type="dxa"/>
          </w:tcPr>
          <w:p w14:paraId="66AF66D5" w14:textId="77777777" w:rsidR="00C5161A" w:rsidRDefault="00C5161A">
            <w:r>
              <w:t>H-&gt;C</w:t>
            </w:r>
          </w:p>
        </w:tc>
        <w:tc>
          <w:tcPr>
            <w:tcW w:w="2338" w:type="dxa"/>
          </w:tcPr>
          <w:p w14:paraId="7208E9EB" w14:textId="77777777" w:rsidR="00C5161A" w:rsidRDefault="00C5161A">
            <w:r>
              <w:t>H-&gt;G</w:t>
            </w:r>
          </w:p>
        </w:tc>
        <w:tc>
          <w:tcPr>
            <w:tcW w:w="2338" w:type="dxa"/>
          </w:tcPr>
          <w:p w14:paraId="5B02D5D4" w14:textId="77777777" w:rsidR="00C5161A" w:rsidRDefault="00C5161A">
            <w:r>
              <w:t>H-&gt;O</w:t>
            </w:r>
          </w:p>
        </w:tc>
      </w:tr>
      <w:tr w:rsidR="00C5161A" w14:paraId="21CBB79C" w14:textId="77777777" w:rsidTr="00C5161A">
        <w:tc>
          <w:tcPr>
            <w:tcW w:w="2337" w:type="dxa"/>
          </w:tcPr>
          <w:p w14:paraId="13DAE901" w14:textId="77777777" w:rsidR="00C5161A" w:rsidRDefault="00C5161A">
            <w:r>
              <w:t>HC1</w:t>
            </w:r>
          </w:p>
        </w:tc>
        <w:tc>
          <w:tcPr>
            <w:tcW w:w="2337" w:type="dxa"/>
          </w:tcPr>
          <w:p w14:paraId="50299A1D" w14:textId="77777777" w:rsidR="00C5161A" w:rsidRDefault="00C5161A">
            <w:r>
              <w:t>2a</w:t>
            </w:r>
          </w:p>
        </w:tc>
        <w:tc>
          <w:tcPr>
            <w:tcW w:w="2338" w:type="dxa"/>
          </w:tcPr>
          <w:p w14:paraId="670A20B3" w14:textId="77777777" w:rsidR="00C5161A" w:rsidRDefault="00C5161A">
            <w:r>
              <w:t>2(</w:t>
            </w:r>
            <w:proofErr w:type="spellStart"/>
            <w:r>
              <w:t>a+b</w:t>
            </w:r>
            <w:proofErr w:type="spellEnd"/>
            <w:r>
              <w:t>)</w:t>
            </w:r>
          </w:p>
        </w:tc>
        <w:tc>
          <w:tcPr>
            <w:tcW w:w="2338" w:type="dxa"/>
          </w:tcPr>
          <w:p w14:paraId="0A956EE3" w14:textId="77777777" w:rsidR="00C5161A" w:rsidRDefault="00C5161A">
            <w:proofErr w:type="spellStart"/>
            <w:r>
              <w:t>a+b+c</w:t>
            </w:r>
            <w:proofErr w:type="spellEnd"/>
          </w:p>
        </w:tc>
      </w:tr>
      <w:tr w:rsidR="00C5161A" w14:paraId="20FEB00D" w14:textId="77777777" w:rsidTr="00C5161A">
        <w:tc>
          <w:tcPr>
            <w:tcW w:w="2337" w:type="dxa"/>
          </w:tcPr>
          <w:p w14:paraId="1F4F978B" w14:textId="77777777" w:rsidR="00C5161A" w:rsidRDefault="00C5161A">
            <w:r>
              <w:t>HC2</w:t>
            </w:r>
          </w:p>
        </w:tc>
        <w:tc>
          <w:tcPr>
            <w:tcW w:w="2337" w:type="dxa"/>
          </w:tcPr>
          <w:p w14:paraId="4B7567FE" w14:textId="6343F374" w:rsidR="00C5161A" w:rsidRDefault="00C5161A">
            <w:r>
              <w:t>2a</w:t>
            </w:r>
            <w:r w:rsidR="003C74E8">
              <w:t>2</w:t>
            </w:r>
          </w:p>
        </w:tc>
        <w:tc>
          <w:tcPr>
            <w:tcW w:w="2338" w:type="dxa"/>
          </w:tcPr>
          <w:p w14:paraId="72235376" w14:textId="1503329D" w:rsidR="00C5161A" w:rsidRDefault="00C5161A">
            <w:r>
              <w:t>2(a</w:t>
            </w:r>
            <w:r w:rsidR="003C74E8">
              <w:t>2</w:t>
            </w:r>
            <w:r>
              <w:t>+b</w:t>
            </w:r>
            <w:r w:rsidR="003C74E8">
              <w:t>2</w:t>
            </w:r>
            <w:r>
              <w:t>)</w:t>
            </w:r>
          </w:p>
        </w:tc>
        <w:tc>
          <w:tcPr>
            <w:tcW w:w="2338" w:type="dxa"/>
          </w:tcPr>
          <w:p w14:paraId="5045CE0D" w14:textId="79FC72D9" w:rsidR="00C5161A" w:rsidRDefault="003C74E8">
            <w:r>
              <w:t>a2</w:t>
            </w:r>
            <w:r w:rsidR="00C5161A">
              <w:t>+b</w:t>
            </w:r>
            <w:r>
              <w:t>2</w:t>
            </w:r>
            <w:r w:rsidR="00C5161A">
              <w:t>+c</w:t>
            </w:r>
            <w:r>
              <w:t>2</w:t>
            </w:r>
          </w:p>
        </w:tc>
      </w:tr>
      <w:tr w:rsidR="00C5161A" w14:paraId="5E413F8D" w14:textId="77777777" w:rsidTr="00C5161A">
        <w:tc>
          <w:tcPr>
            <w:tcW w:w="2337" w:type="dxa"/>
          </w:tcPr>
          <w:p w14:paraId="65B4A8B4" w14:textId="77777777" w:rsidR="00C5161A" w:rsidRDefault="00C5161A">
            <w:r>
              <w:t>HG</w:t>
            </w:r>
          </w:p>
        </w:tc>
        <w:tc>
          <w:tcPr>
            <w:tcW w:w="2337" w:type="dxa"/>
          </w:tcPr>
          <w:p w14:paraId="5EB8F441" w14:textId="5CFF580D" w:rsidR="00C5161A" w:rsidRDefault="00C5161A">
            <w:r>
              <w:t>2(a</w:t>
            </w:r>
            <w:r w:rsidR="003C74E8">
              <w:t>2</w:t>
            </w:r>
            <w:r>
              <w:t>+b</w:t>
            </w:r>
            <w:r w:rsidR="003C74E8">
              <w:t>2</w:t>
            </w:r>
            <w:r>
              <w:t>)</w:t>
            </w:r>
          </w:p>
        </w:tc>
        <w:tc>
          <w:tcPr>
            <w:tcW w:w="2338" w:type="dxa"/>
          </w:tcPr>
          <w:p w14:paraId="787F4CE8" w14:textId="7E53514A" w:rsidR="00C5161A" w:rsidRDefault="00C5161A">
            <w:r>
              <w:t>2a</w:t>
            </w:r>
            <w:r w:rsidR="0009184A">
              <w:t>2</w:t>
            </w:r>
          </w:p>
        </w:tc>
        <w:tc>
          <w:tcPr>
            <w:tcW w:w="2338" w:type="dxa"/>
          </w:tcPr>
          <w:p w14:paraId="46B664AE" w14:textId="4F007298" w:rsidR="00C5161A" w:rsidRDefault="003C74E8">
            <w:r>
              <w:t>a2+</w:t>
            </w:r>
            <w:r w:rsidR="00C5161A">
              <w:t>b</w:t>
            </w:r>
            <w:r>
              <w:t>2</w:t>
            </w:r>
            <w:r w:rsidR="00C5161A">
              <w:t>+c</w:t>
            </w:r>
            <w:r>
              <w:t>2</w:t>
            </w:r>
          </w:p>
        </w:tc>
      </w:tr>
      <w:tr w:rsidR="00C5161A" w14:paraId="67637FE9" w14:textId="77777777" w:rsidTr="00C5161A">
        <w:tc>
          <w:tcPr>
            <w:tcW w:w="2337" w:type="dxa"/>
          </w:tcPr>
          <w:p w14:paraId="082FE3FC" w14:textId="77777777" w:rsidR="00C5161A" w:rsidRDefault="00C5161A">
            <w:r>
              <w:t>CG</w:t>
            </w:r>
          </w:p>
        </w:tc>
        <w:tc>
          <w:tcPr>
            <w:tcW w:w="2337" w:type="dxa"/>
          </w:tcPr>
          <w:p w14:paraId="3049F345" w14:textId="6832119E" w:rsidR="00C5161A" w:rsidRDefault="00C5161A">
            <w:r>
              <w:t>2(a</w:t>
            </w:r>
            <w:r w:rsidR="003C74E8">
              <w:t>2</w:t>
            </w:r>
            <w:r>
              <w:t>+b</w:t>
            </w:r>
            <w:r w:rsidR="003C74E8">
              <w:t>2</w:t>
            </w:r>
            <w:r>
              <w:t>)</w:t>
            </w:r>
          </w:p>
        </w:tc>
        <w:tc>
          <w:tcPr>
            <w:tcW w:w="2338" w:type="dxa"/>
          </w:tcPr>
          <w:p w14:paraId="200664CD" w14:textId="7FB56673" w:rsidR="00C5161A" w:rsidRDefault="00C5161A">
            <w:r>
              <w:t>2(a</w:t>
            </w:r>
            <w:r w:rsidR="003C74E8">
              <w:t>2</w:t>
            </w:r>
            <w:r>
              <w:t>+b</w:t>
            </w:r>
            <w:r w:rsidR="003C74E8">
              <w:t>2</w:t>
            </w:r>
            <w:r>
              <w:t>)</w:t>
            </w:r>
          </w:p>
        </w:tc>
        <w:tc>
          <w:tcPr>
            <w:tcW w:w="2338" w:type="dxa"/>
          </w:tcPr>
          <w:p w14:paraId="3055D1EF" w14:textId="60CE7050" w:rsidR="00C5161A" w:rsidRDefault="003C74E8">
            <w:r>
              <w:t>a2</w:t>
            </w:r>
            <w:r w:rsidR="00C5161A">
              <w:t>+b</w:t>
            </w:r>
            <w:r>
              <w:t>2</w:t>
            </w:r>
            <w:r w:rsidR="00C5161A">
              <w:t>+c</w:t>
            </w:r>
            <w:r>
              <w:t>2</w:t>
            </w:r>
          </w:p>
        </w:tc>
      </w:tr>
    </w:tbl>
    <w:p w14:paraId="6F712D53" w14:textId="603152A8" w:rsidR="00B80302" w:rsidRDefault="00B80302">
      <m:oMathPara>
        <m:oMath>
          <m:r>
            <w:rPr>
              <w:rFonts w:ascii="Cambria Math" w:hAnsi="Cambria Math"/>
            </w:rPr>
            <m:t>a+b+c=a2+b2+c2=timescale=(18mya)</m:t>
          </m:r>
          <m:r>
            <w:rPr>
              <w:rFonts w:ascii="Cambria Math" w:hAnsi="Cambria Math"/>
            </w:rPr>
            <m:t>(adjustable)</m:t>
          </m:r>
        </m:oMath>
      </m:oMathPara>
    </w:p>
    <w:p w14:paraId="5C9C8357" w14:textId="69C2C0F4" w:rsidR="001318C7" w:rsidRDefault="001318C7">
      <w:r>
        <w:t>Since in Jukes Cantor model, the frequency of all nucleotides and their chance of mutation are considered symmetric. The aligned sequence of the four species are then simplified into the combination of 0/1 in each site. Where 0 means no mutation and 1 means mutation detected.</w:t>
      </w:r>
    </w:p>
    <w:p w14:paraId="625B4D22" w14:textId="5D627C24" w:rsidR="001318C7" w:rsidRDefault="001318C7">
      <w:r>
        <w:t>Compare all other 3 species to human sequences, there can possible be 8 emissions and they are:</w:t>
      </w:r>
    </w:p>
    <w:p w14:paraId="26415F73" w14:textId="07F95F94" w:rsidR="0009184A" w:rsidRDefault="0009184A">
      <w:r>
        <w:t>After simplification:</w:t>
      </w:r>
    </w:p>
    <w:p w14:paraId="04D457CF" w14:textId="7F81AE65" w:rsidR="0009184A" w:rsidRDefault="0009184A">
      <w:r>
        <w:t>The jukes cantor</w:t>
      </w:r>
      <w:r w:rsidR="0085752B">
        <w:t xml:space="preserve"> for the simplified version</w:t>
      </w:r>
      <w:r>
        <w:t xml:space="preserve"> will be:</w:t>
      </w:r>
    </w:p>
    <w:p w14:paraId="1C881102" w14:textId="638E3F43" w:rsidR="0009184A" w:rsidRDefault="0009184A" w:rsidP="0009184A">
      <m:oMathPara>
        <m:oMath>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t</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m:t>
                  </m:r>
                  <m:d>
                    <m:dPr>
                      <m:ctrlPr>
                        <w:rPr>
                          <w:rFonts w:ascii="Cambria Math" w:hAnsi="Cambria Math"/>
                          <w:i/>
                        </w:rPr>
                      </m:ctrlPr>
                    </m:dPr>
                    <m:e>
                      <m:r>
                        <w:rPr>
                          <w:rFonts w:ascii="Cambria Math" w:hAnsi="Cambria Math"/>
                        </w:rPr>
                        <m:t>1+3</m:t>
                      </m:r>
                      <m:sSup>
                        <m:sSupPr>
                          <m:ctrlPr>
                            <w:rPr>
                              <w:rFonts w:ascii="Cambria Math" w:hAnsi="Cambria Math"/>
                              <w:i/>
                            </w:rPr>
                          </m:ctrlPr>
                        </m:sSupPr>
                        <m:e>
                          <m:r>
                            <w:rPr>
                              <w:rFonts w:ascii="Cambria Math" w:hAnsi="Cambria Math"/>
                            </w:rPr>
                            <m:t>e</m:t>
                          </m:r>
                        </m:e>
                        <m:sup>
                          <m:f>
                            <m:fPr>
                              <m:ctrlPr>
                                <w:rPr>
                                  <w:rFonts w:ascii="Cambria Math" w:hAnsi="mu"/>
                                </w:rPr>
                              </m:ctrlPr>
                            </m:fPr>
                            <m:num>
                              <m:r>
                                <w:rPr>
                                  <w:rFonts w:ascii="Cambria Math" w:hAnsi="Cambria Math"/>
                                </w:rPr>
                                <m:t>-4</m:t>
                              </m:r>
                              <m:r>
                                <m:rPr>
                                  <m:sty m:val="p"/>
                                </m:rPr>
                                <w:rPr>
                                  <w:rFonts w:ascii="Cambria Math" w:hAnsi="Cambria Math"/>
                                </w:rPr>
                                <m:t>µ</m:t>
                              </m:r>
                              <m:r>
                                <m:rPr>
                                  <m:sty m:val="p"/>
                                </m:rPr>
                                <w:rPr>
                                  <w:rFonts w:ascii="Cambria Math" w:hAnsi="mu"/>
                                </w:rPr>
                                <m:t>t</m:t>
                              </m:r>
                            </m:num>
                            <m:den>
                              <m:r>
                                <m:rPr>
                                  <m:sty m:val="p"/>
                                </m:rPr>
                                <w:rPr>
                                  <w:rFonts w:ascii="Cambria Math" w:hAnsi="mu"/>
                                </w:rPr>
                                <m:t>3</m:t>
                              </m:r>
                            </m:den>
                          </m:f>
                        </m:sup>
                      </m:sSup>
                    </m:e>
                  </m:d>
                  <m:r>
                    <w:rPr>
                      <w:rFonts w:ascii="Cambria Math" w:hAnsi="Cambria Math"/>
                    </w:rPr>
                    <m:t>,</m:t>
                  </m:r>
                  <m:r>
                    <w:rPr>
                      <w:rFonts w:ascii="Cambria Math" w:hAnsi="Cambria Math"/>
                    </w:rPr>
                    <m:t>a=b=0</m:t>
                  </m:r>
                </m:e>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mu"/>
                                </w:rPr>
                              </m:ctrlPr>
                            </m:fPr>
                            <m:num>
                              <m:r>
                                <w:rPr>
                                  <w:rFonts w:ascii="Cambria Math" w:hAnsi="Cambria Math"/>
                                </w:rPr>
                                <m:t>-4</m:t>
                              </m:r>
                              <m:r>
                                <m:rPr>
                                  <m:sty m:val="p"/>
                                </m:rPr>
                                <w:rPr>
                                  <w:rFonts w:ascii="Cambria Math" w:hAnsi="Cambria Math"/>
                                </w:rPr>
                                <m:t>µ</m:t>
                              </m:r>
                              <m:r>
                                <m:rPr>
                                  <m:sty m:val="p"/>
                                </m:rPr>
                                <w:rPr>
                                  <w:rFonts w:ascii="Cambria Math" w:hAnsi="mu"/>
                                </w:rPr>
                                <m:t>t</m:t>
                              </m:r>
                            </m:num>
                            <m:den>
                              <m:r>
                                <m:rPr>
                                  <m:sty m:val="p"/>
                                </m:rPr>
                                <w:rPr>
                                  <w:rFonts w:ascii="Cambria Math" w:hAnsi="mu"/>
                                </w:rPr>
                                <m:t>3</m:t>
                              </m:r>
                            </m:den>
                          </m:f>
                        </m:sup>
                      </m:sSup>
                    </m:e>
                  </m:d>
                  <m:r>
                    <w:rPr>
                      <w:rFonts w:ascii="Cambria Math" w:hAnsi="Cambria Math"/>
                    </w:rPr>
                    <m:t xml:space="preserve">, </m:t>
                  </m:r>
                  <m:r>
                    <w:rPr>
                      <w:rFonts w:ascii="Cambria Math" w:hAnsi="Cambria Math"/>
                    </w:rPr>
                    <m:t>a=0,b=1</m:t>
                  </m:r>
                </m:e>
              </m:eqArr>
            </m:e>
          </m:d>
        </m:oMath>
      </m:oMathPara>
    </w:p>
    <w:p w14:paraId="7FA0E7FF" w14:textId="77777777" w:rsidR="00933E18" w:rsidRDefault="00933E18"/>
    <w:tbl>
      <w:tblPr>
        <w:tblStyle w:val="TableGrid"/>
        <w:tblW w:w="0" w:type="auto"/>
        <w:tblLook w:val="04A0" w:firstRow="1" w:lastRow="0" w:firstColumn="1" w:lastColumn="0" w:noHBand="0" w:noVBand="1"/>
      </w:tblPr>
      <w:tblGrid>
        <w:gridCol w:w="1164"/>
        <w:gridCol w:w="1024"/>
        <w:gridCol w:w="1024"/>
        <w:gridCol w:w="1023"/>
        <w:gridCol w:w="1023"/>
        <w:gridCol w:w="1023"/>
        <w:gridCol w:w="1023"/>
        <w:gridCol w:w="1023"/>
        <w:gridCol w:w="1023"/>
      </w:tblGrid>
      <w:tr w:rsidR="00933E18" w14:paraId="79DF92AF" w14:textId="77777777" w:rsidTr="00933E18">
        <w:tc>
          <w:tcPr>
            <w:tcW w:w="1038" w:type="dxa"/>
          </w:tcPr>
          <w:p w14:paraId="2A18C35E" w14:textId="1C028F43" w:rsidR="00933E18" w:rsidRDefault="00933E18" w:rsidP="00933E18">
            <w:r>
              <w:t>Possible emission</w:t>
            </w:r>
            <w:r w:rsidR="00552564">
              <w:t>s</w:t>
            </w:r>
          </w:p>
        </w:tc>
        <w:tc>
          <w:tcPr>
            <w:tcW w:w="1039" w:type="dxa"/>
          </w:tcPr>
          <w:p w14:paraId="130BB143" w14:textId="447BA386" w:rsidR="00933E18" w:rsidRDefault="00933E18" w:rsidP="00933E18">
            <w:r>
              <w:t>0000</w:t>
            </w:r>
          </w:p>
        </w:tc>
        <w:tc>
          <w:tcPr>
            <w:tcW w:w="1039" w:type="dxa"/>
          </w:tcPr>
          <w:p w14:paraId="429C0F16" w14:textId="563D2A50" w:rsidR="00933E18" w:rsidRDefault="00933E18" w:rsidP="00933E18">
            <w:r>
              <w:t>0001</w:t>
            </w:r>
          </w:p>
        </w:tc>
        <w:tc>
          <w:tcPr>
            <w:tcW w:w="1039" w:type="dxa"/>
          </w:tcPr>
          <w:p w14:paraId="77FB9E39" w14:textId="038D28B7" w:rsidR="00933E18" w:rsidRDefault="00933E18" w:rsidP="00933E18">
            <w:r>
              <w:t>0011</w:t>
            </w:r>
          </w:p>
        </w:tc>
        <w:tc>
          <w:tcPr>
            <w:tcW w:w="1039" w:type="dxa"/>
          </w:tcPr>
          <w:p w14:paraId="0AF1EBBE" w14:textId="595FAC4D" w:rsidR="00933E18" w:rsidRDefault="00933E18" w:rsidP="00933E18">
            <w:r>
              <w:t>0111</w:t>
            </w:r>
          </w:p>
        </w:tc>
        <w:tc>
          <w:tcPr>
            <w:tcW w:w="1039" w:type="dxa"/>
          </w:tcPr>
          <w:p w14:paraId="7DED9563" w14:textId="4661EC2D" w:rsidR="00933E18" w:rsidRDefault="00933E18" w:rsidP="00933E18">
            <w:r>
              <w:t>0110</w:t>
            </w:r>
          </w:p>
        </w:tc>
        <w:tc>
          <w:tcPr>
            <w:tcW w:w="1039" w:type="dxa"/>
          </w:tcPr>
          <w:p w14:paraId="1E88EE1A" w14:textId="35AE4AE6" w:rsidR="00933E18" w:rsidRDefault="00933E18" w:rsidP="00933E18">
            <w:r>
              <w:t>0101</w:t>
            </w:r>
          </w:p>
        </w:tc>
        <w:tc>
          <w:tcPr>
            <w:tcW w:w="1039" w:type="dxa"/>
          </w:tcPr>
          <w:p w14:paraId="06232E18" w14:textId="7A7C1724" w:rsidR="00933E18" w:rsidRDefault="00933E18" w:rsidP="00933E18">
            <w:r>
              <w:t>0100</w:t>
            </w:r>
          </w:p>
        </w:tc>
        <w:tc>
          <w:tcPr>
            <w:tcW w:w="1039" w:type="dxa"/>
          </w:tcPr>
          <w:p w14:paraId="0EAC0F9C" w14:textId="0590CC1F" w:rsidR="00933E18" w:rsidRDefault="00933E18" w:rsidP="00933E18">
            <w:r>
              <w:t>0010</w:t>
            </w:r>
          </w:p>
        </w:tc>
      </w:tr>
      <w:tr w:rsidR="00933E18" w14:paraId="354F21EC" w14:textId="77777777" w:rsidTr="00933E18">
        <w:tc>
          <w:tcPr>
            <w:tcW w:w="1038" w:type="dxa"/>
          </w:tcPr>
          <w:p w14:paraId="110B3A90" w14:textId="02B07A8A" w:rsidR="00933E18" w:rsidRDefault="007C4D80">
            <w:r>
              <w:t>Favored state</w:t>
            </w:r>
          </w:p>
        </w:tc>
        <w:tc>
          <w:tcPr>
            <w:tcW w:w="1039" w:type="dxa"/>
          </w:tcPr>
          <w:p w14:paraId="76D26ADE" w14:textId="77777777" w:rsidR="00933E18" w:rsidRDefault="00933E18"/>
        </w:tc>
        <w:tc>
          <w:tcPr>
            <w:tcW w:w="1039" w:type="dxa"/>
          </w:tcPr>
          <w:p w14:paraId="015ACE93" w14:textId="77777777" w:rsidR="00933E18" w:rsidRDefault="00933E18"/>
        </w:tc>
        <w:tc>
          <w:tcPr>
            <w:tcW w:w="1039" w:type="dxa"/>
          </w:tcPr>
          <w:p w14:paraId="13B37DB3" w14:textId="0F92FF6F" w:rsidR="00933E18" w:rsidRDefault="00DD0829">
            <w:r>
              <w:t>HC</w:t>
            </w:r>
          </w:p>
        </w:tc>
        <w:tc>
          <w:tcPr>
            <w:tcW w:w="1039" w:type="dxa"/>
          </w:tcPr>
          <w:p w14:paraId="67E9FA84" w14:textId="7168A96B" w:rsidR="00933E18" w:rsidRDefault="003346D1">
            <w:r>
              <w:t>CG</w:t>
            </w:r>
          </w:p>
        </w:tc>
        <w:tc>
          <w:tcPr>
            <w:tcW w:w="1039" w:type="dxa"/>
          </w:tcPr>
          <w:p w14:paraId="163C9207" w14:textId="6DD98FE1" w:rsidR="00933E18" w:rsidRDefault="00DD0829">
            <w:r>
              <w:t>CG</w:t>
            </w:r>
          </w:p>
        </w:tc>
        <w:tc>
          <w:tcPr>
            <w:tcW w:w="1039" w:type="dxa"/>
          </w:tcPr>
          <w:p w14:paraId="2CBAE046" w14:textId="54ADD926" w:rsidR="00933E18" w:rsidRDefault="00DD0829">
            <w:r>
              <w:t>HG</w:t>
            </w:r>
          </w:p>
        </w:tc>
        <w:tc>
          <w:tcPr>
            <w:tcW w:w="1039" w:type="dxa"/>
          </w:tcPr>
          <w:p w14:paraId="183AAD15" w14:textId="2848BEA8" w:rsidR="00933E18" w:rsidRDefault="003346D1">
            <w:r>
              <w:t>HG</w:t>
            </w:r>
          </w:p>
        </w:tc>
        <w:tc>
          <w:tcPr>
            <w:tcW w:w="1039" w:type="dxa"/>
          </w:tcPr>
          <w:p w14:paraId="1E0EB554" w14:textId="6C51DFFE" w:rsidR="00933E18" w:rsidRDefault="00195EB0">
            <w:r>
              <w:t>HC</w:t>
            </w:r>
          </w:p>
        </w:tc>
      </w:tr>
    </w:tbl>
    <w:p w14:paraId="5D409DE7" w14:textId="6D70D1CF" w:rsidR="001318C7" w:rsidRDefault="001109FE">
      <w:r>
        <w:t>The favored states for the specific emissions are drawn from the phylogenic tree. To further confirm th</w:t>
      </w:r>
      <w:r w:rsidR="009B4A8B">
        <w:t>e favored state from the emission probability:</w:t>
      </w:r>
    </w:p>
    <w:p w14:paraId="1C2DE238" w14:textId="631E9C9E" w:rsidR="009B4A8B" w:rsidRPr="00395387" w:rsidRDefault="009B4A8B">
      <w:pPr>
        <w:rPr>
          <w:sz w:val="20"/>
          <w:szCs w:val="20"/>
        </w:rPr>
      </w:pPr>
      <m:oMathPara>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CG</m:t>
              </m:r>
            </m:e>
            <m:e>
              <m:r>
                <w:rPr>
                  <w:rFonts w:ascii="Cambria Math" w:hAnsi="Cambria Math"/>
                  <w:sz w:val="20"/>
                  <w:szCs w:val="20"/>
                </w:rPr>
                <m:t>xi=0110</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d>
                        <m:dPr>
                          <m:ctrlPr>
                            <w:rPr>
                              <w:rFonts w:ascii="Cambria Math" w:hAnsi="mu"/>
                              <w:sz w:val="20"/>
                              <w:szCs w:val="20"/>
                            </w:rPr>
                          </m:ctrlPr>
                        </m:dPr>
                        <m:e>
                          <m:r>
                            <m:rPr>
                              <m:sty m:val="p"/>
                            </m:rPr>
                            <w:rPr>
                              <w:rFonts w:ascii="Cambria Math" w:hAnsi="mu"/>
                              <w:sz w:val="20"/>
                              <w:szCs w:val="20"/>
                            </w:rPr>
                            <m:t>a2+b2</m:t>
                          </m:r>
                        </m:e>
                      </m:d>
                    </m:num>
                    <m:den>
                      <m:r>
                        <m:rPr>
                          <m:sty m:val="p"/>
                        </m:rPr>
                        <w:rPr>
                          <w:rFonts w:ascii="Cambria Math" w:hAnsi="mu"/>
                          <w:sz w:val="20"/>
                          <w:szCs w:val="20"/>
                        </w:rPr>
                        <m:t>3</m:t>
                      </m:r>
                    </m:den>
                  </m:f>
                </m:sup>
              </m:sSup>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d>
                        <m:dPr>
                          <m:ctrlPr>
                            <w:rPr>
                              <w:rFonts w:ascii="Cambria Math" w:hAnsi="mu"/>
                              <w:sz w:val="20"/>
                              <w:szCs w:val="20"/>
                            </w:rPr>
                          </m:ctrlPr>
                        </m:dPr>
                        <m:e>
                          <m:r>
                            <m:rPr>
                              <m:sty m:val="p"/>
                            </m:rPr>
                            <w:rPr>
                              <w:rFonts w:ascii="Cambria Math" w:hAnsi="mu"/>
                              <w:sz w:val="20"/>
                              <w:szCs w:val="20"/>
                            </w:rPr>
                            <m:t>a2+b2</m:t>
                          </m:r>
                        </m:e>
                      </m:d>
                    </m:num>
                    <m:den>
                      <m:r>
                        <m:rPr>
                          <m:sty m:val="p"/>
                        </m:rPr>
                        <w:rPr>
                          <w:rFonts w:ascii="Cambria Math" w:hAnsi="mu"/>
                          <w:sz w:val="20"/>
                          <w:szCs w:val="20"/>
                        </w:rPr>
                        <m:t>3</m:t>
                      </m:r>
                    </m:den>
                  </m:f>
                </m:sup>
              </m:sSup>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3</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a+b+c)</m:t>
                      </m:r>
                    </m:num>
                    <m:den>
                      <m:r>
                        <m:rPr>
                          <m:sty m:val="p"/>
                        </m:rPr>
                        <w:rPr>
                          <w:rFonts w:ascii="Cambria Math" w:hAnsi="mu"/>
                          <w:sz w:val="20"/>
                          <w:szCs w:val="20"/>
                        </w:rPr>
                        <m:t>3</m:t>
                      </m:r>
                    </m:den>
                  </m:f>
                </m:sup>
              </m:sSup>
            </m:e>
          </m:d>
        </m:oMath>
      </m:oMathPara>
    </w:p>
    <w:p w14:paraId="2C389C39" w14:textId="1599E00B" w:rsidR="00B80302" w:rsidRPr="00395387" w:rsidRDefault="00B80302" w:rsidP="00B80302">
      <w:pPr>
        <w:rPr>
          <w:sz w:val="20"/>
          <w:szCs w:val="20"/>
        </w:rPr>
      </w:pPr>
      <m:oMathPara>
        <m:oMath>
          <m:r>
            <w:rPr>
              <w:rFonts w:ascii="Cambria Math" w:hAnsi="Cambria Math"/>
              <w:sz w:val="20"/>
              <w:szCs w:val="20"/>
            </w:rPr>
            <w:lastRenderedPageBreak/>
            <m:t>P</m:t>
          </m:r>
          <m:d>
            <m:dPr>
              <m:ctrlPr>
                <w:rPr>
                  <w:rFonts w:ascii="Cambria Math" w:hAnsi="Cambria Math"/>
                  <w:i/>
                  <w:sz w:val="20"/>
                  <w:szCs w:val="20"/>
                </w:rPr>
              </m:ctrlPr>
            </m:dPr>
            <m:e>
              <m:r>
                <w:rPr>
                  <w:rFonts w:ascii="Cambria Math" w:hAnsi="Cambria Math"/>
                  <w:sz w:val="20"/>
                  <w:szCs w:val="20"/>
                </w:rPr>
                <m:t>s=</m:t>
              </m:r>
              <m:r>
                <w:rPr>
                  <w:rFonts w:ascii="Cambria Math" w:hAnsi="Cambria Math"/>
                  <w:sz w:val="20"/>
                  <w:szCs w:val="20"/>
                </w:rPr>
                <m:t>HC1</m:t>
              </m:r>
            </m:e>
            <m:e>
              <m:r>
                <w:rPr>
                  <w:rFonts w:ascii="Cambria Math" w:hAnsi="Cambria Math"/>
                  <w:sz w:val="20"/>
                  <w:szCs w:val="20"/>
                </w:rPr>
                <m:t>xi=0110</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r>
                        <m:rPr>
                          <m:sty m:val="p"/>
                        </m:rPr>
                        <w:rPr>
                          <w:rFonts w:ascii="Cambria Math" w:hAnsi="mu"/>
                          <w:sz w:val="20"/>
                          <w:szCs w:val="20"/>
                        </w:rPr>
                        <m:t>a</m:t>
                      </m:r>
                    </m:num>
                    <m:den>
                      <m:r>
                        <m:rPr>
                          <m:sty m:val="p"/>
                        </m:rPr>
                        <w:rPr>
                          <w:rFonts w:ascii="Cambria Math" w:hAnsi="mu"/>
                          <w:sz w:val="20"/>
                          <w:szCs w:val="20"/>
                        </w:rPr>
                        <m:t>3</m:t>
                      </m:r>
                    </m:den>
                  </m:f>
                </m:sup>
              </m:sSup>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d>
                        <m:dPr>
                          <m:ctrlPr>
                            <w:rPr>
                              <w:rFonts w:ascii="Cambria Math" w:hAnsi="mu"/>
                              <w:sz w:val="20"/>
                              <w:szCs w:val="20"/>
                            </w:rPr>
                          </m:ctrlPr>
                        </m:dPr>
                        <m:e>
                          <m:r>
                            <m:rPr>
                              <m:sty m:val="p"/>
                            </m:rPr>
                            <w:rPr>
                              <w:rFonts w:ascii="Cambria Math" w:hAnsi="mu"/>
                              <w:sz w:val="20"/>
                              <w:szCs w:val="20"/>
                            </w:rPr>
                            <m:t>a+b</m:t>
                          </m:r>
                        </m:e>
                      </m:d>
                    </m:num>
                    <m:den>
                      <m:r>
                        <m:rPr>
                          <m:sty m:val="p"/>
                        </m:rPr>
                        <w:rPr>
                          <w:rFonts w:ascii="Cambria Math" w:hAnsi="mu"/>
                          <w:sz w:val="20"/>
                          <w:szCs w:val="20"/>
                        </w:rPr>
                        <m:t>3</m:t>
                      </m:r>
                    </m:den>
                  </m:f>
                </m:sup>
              </m:sSup>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3</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a+b+c)</m:t>
                      </m:r>
                    </m:num>
                    <m:den>
                      <m:r>
                        <m:rPr>
                          <m:sty m:val="p"/>
                        </m:rPr>
                        <w:rPr>
                          <w:rFonts w:ascii="Cambria Math" w:hAnsi="mu"/>
                          <w:sz w:val="20"/>
                          <w:szCs w:val="20"/>
                        </w:rPr>
                        <m:t>3</m:t>
                      </m:r>
                    </m:den>
                  </m:f>
                </m:sup>
              </m:sSup>
            </m:e>
          </m:d>
        </m:oMath>
      </m:oMathPara>
    </w:p>
    <w:p w14:paraId="7734CF45" w14:textId="7A604ACC" w:rsidR="00395387" w:rsidRPr="00395387" w:rsidRDefault="00395387" w:rsidP="00395387">
      <w:pPr>
        <w:rPr>
          <w:sz w:val="20"/>
          <w:szCs w:val="20"/>
        </w:rPr>
      </w:pPr>
      <m:oMathPara>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HC</m:t>
              </m:r>
              <m:r>
                <w:rPr>
                  <w:rFonts w:ascii="Cambria Math" w:hAnsi="Cambria Math"/>
                  <w:sz w:val="20"/>
                  <w:szCs w:val="20"/>
                </w:rPr>
                <m:t>2</m:t>
              </m:r>
            </m:e>
            <m:e>
              <m:r>
                <w:rPr>
                  <w:rFonts w:ascii="Cambria Math" w:hAnsi="Cambria Math"/>
                  <w:sz w:val="20"/>
                  <w:szCs w:val="20"/>
                </w:rPr>
                <m:t>xi=0110</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a</m:t>
                      </m:r>
                      <m:r>
                        <m:rPr>
                          <m:sty m:val="p"/>
                        </m:rPr>
                        <w:rPr>
                          <w:rFonts w:ascii="Cambria Math" w:hAnsi="mu"/>
                          <w:sz w:val="20"/>
                          <w:szCs w:val="20"/>
                        </w:rPr>
                        <m:t>2</m:t>
                      </m:r>
                    </m:num>
                    <m:den>
                      <m:r>
                        <m:rPr>
                          <m:sty m:val="p"/>
                        </m:rPr>
                        <w:rPr>
                          <w:rFonts w:ascii="Cambria Math" w:hAnsi="mu"/>
                          <w:sz w:val="20"/>
                          <w:szCs w:val="20"/>
                        </w:rPr>
                        <m:t>3</m:t>
                      </m:r>
                    </m:den>
                  </m:f>
                </m:sup>
              </m:sSup>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d>
                        <m:dPr>
                          <m:ctrlPr>
                            <w:rPr>
                              <w:rFonts w:ascii="Cambria Math" w:hAnsi="mu"/>
                              <w:sz w:val="20"/>
                              <w:szCs w:val="20"/>
                            </w:rPr>
                          </m:ctrlPr>
                        </m:dPr>
                        <m:e>
                          <m:r>
                            <m:rPr>
                              <m:sty m:val="p"/>
                            </m:rPr>
                            <w:rPr>
                              <w:rFonts w:ascii="Cambria Math" w:hAnsi="mu"/>
                              <w:sz w:val="20"/>
                              <w:szCs w:val="20"/>
                            </w:rPr>
                            <m:t>a</m:t>
                          </m:r>
                          <m:r>
                            <m:rPr>
                              <m:sty m:val="p"/>
                            </m:rPr>
                            <w:rPr>
                              <w:rFonts w:ascii="Cambria Math" w:hAnsi="mu"/>
                              <w:sz w:val="20"/>
                              <w:szCs w:val="20"/>
                            </w:rPr>
                            <m:t>2</m:t>
                          </m:r>
                          <m:r>
                            <m:rPr>
                              <m:sty m:val="p"/>
                            </m:rPr>
                            <w:rPr>
                              <w:rFonts w:ascii="Cambria Math" w:hAnsi="mu"/>
                              <w:sz w:val="20"/>
                              <w:szCs w:val="20"/>
                            </w:rPr>
                            <m:t>+b</m:t>
                          </m:r>
                          <m:r>
                            <m:rPr>
                              <m:sty m:val="p"/>
                            </m:rPr>
                            <w:rPr>
                              <w:rFonts w:ascii="Cambria Math" w:hAnsi="mu"/>
                              <w:sz w:val="20"/>
                              <w:szCs w:val="20"/>
                            </w:rPr>
                            <m:t>2</m:t>
                          </m:r>
                        </m:e>
                      </m:d>
                    </m:num>
                    <m:den>
                      <m:r>
                        <m:rPr>
                          <m:sty m:val="p"/>
                        </m:rPr>
                        <w:rPr>
                          <w:rFonts w:ascii="Cambria Math" w:hAnsi="mu"/>
                          <w:sz w:val="20"/>
                          <w:szCs w:val="20"/>
                        </w:rPr>
                        <m:t>3</m:t>
                      </m:r>
                    </m:den>
                  </m:f>
                </m:sup>
              </m:sSup>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3</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a+b+c)</m:t>
                      </m:r>
                    </m:num>
                    <m:den>
                      <m:r>
                        <m:rPr>
                          <m:sty m:val="p"/>
                        </m:rPr>
                        <w:rPr>
                          <w:rFonts w:ascii="Cambria Math" w:hAnsi="mu"/>
                          <w:sz w:val="20"/>
                          <w:szCs w:val="20"/>
                        </w:rPr>
                        <m:t>3</m:t>
                      </m:r>
                    </m:den>
                  </m:f>
                </m:sup>
              </m:sSup>
            </m:e>
          </m:d>
        </m:oMath>
      </m:oMathPara>
    </w:p>
    <w:p w14:paraId="40008F10" w14:textId="4C48C431" w:rsidR="00395387" w:rsidRPr="00395387" w:rsidRDefault="00395387" w:rsidP="00395387">
      <w:pPr>
        <w:rPr>
          <w:sz w:val="20"/>
          <w:szCs w:val="20"/>
        </w:rPr>
      </w:pPr>
      <m:oMathPara>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H</m:t>
              </m:r>
              <m:r>
                <w:rPr>
                  <w:rFonts w:ascii="Cambria Math" w:hAnsi="Cambria Math"/>
                  <w:sz w:val="20"/>
                  <w:szCs w:val="20"/>
                </w:rPr>
                <m:t>G</m:t>
              </m:r>
            </m:e>
            <m:e>
              <m:r>
                <w:rPr>
                  <w:rFonts w:ascii="Cambria Math" w:hAnsi="Cambria Math"/>
                  <w:sz w:val="20"/>
                  <w:szCs w:val="20"/>
                </w:rPr>
                <m:t>xi=0110</m:t>
              </m:r>
            </m:e>
          </m:d>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r>
                        <m:rPr>
                          <m:sty m:val="p"/>
                        </m:rPr>
                        <w:rPr>
                          <w:rFonts w:ascii="Cambria Math" w:hAnsi="mu"/>
                          <w:sz w:val="20"/>
                          <w:szCs w:val="20"/>
                        </w:rPr>
                        <m:t>(</m:t>
                      </m:r>
                      <m:r>
                        <m:rPr>
                          <m:sty m:val="p"/>
                        </m:rPr>
                        <w:rPr>
                          <w:rFonts w:ascii="Cambria Math" w:hAnsi="mu"/>
                          <w:sz w:val="20"/>
                          <w:szCs w:val="20"/>
                        </w:rPr>
                        <m:t>a</m:t>
                      </m:r>
                      <m:r>
                        <m:rPr>
                          <m:sty m:val="p"/>
                        </m:rPr>
                        <w:rPr>
                          <w:rFonts w:ascii="Cambria Math" w:hAnsi="mu"/>
                          <w:sz w:val="20"/>
                          <w:szCs w:val="20"/>
                        </w:rPr>
                        <m:t>2+b2)</m:t>
                      </m:r>
                    </m:num>
                    <m:den>
                      <m:r>
                        <m:rPr>
                          <m:sty m:val="p"/>
                        </m:rPr>
                        <w:rPr>
                          <w:rFonts w:ascii="Cambria Math" w:hAnsi="mu"/>
                          <w:sz w:val="20"/>
                          <w:szCs w:val="20"/>
                        </w:rPr>
                        <m:t>3</m:t>
                      </m:r>
                    </m:den>
                  </m:f>
                </m:sup>
              </m:sSup>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r>
                        <m:rPr>
                          <m:sty m:val="p"/>
                        </m:rPr>
                        <w:rPr>
                          <w:rFonts w:ascii="Cambria Math" w:hAnsi="mu"/>
                          <w:sz w:val="20"/>
                          <w:szCs w:val="20"/>
                        </w:rPr>
                        <m:t>*</m:t>
                      </m:r>
                      <m:r>
                        <m:rPr>
                          <m:sty m:val="p"/>
                        </m:rPr>
                        <w:rPr>
                          <w:rFonts w:ascii="Cambria Math" w:hAnsi="mu"/>
                          <w:sz w:val="20"/>
                          <w:szCs w:val="20"/>
                        </w:rPr>
                        <m:t>a2</m:t>
                      </m:r>
                    </m:num>
                    <m:den>
                      <m:r>
                        <m:rPr>
                          <m:sty m:val="p"/>
                        </m:rPr>
                        <w:rPr>
                          <w:rFonts w:ascii="Cambria Math" w:hAnsi="mu"/>
                          <w:sz w:val="20"/>
                          <w:szCs w:val="20"/>
                        </w:rPr>
                        <m:t>3</m:t>
                      </m:r>
                    </m:den>
                  </m:f>
                </m:sup>
              </m:sSup>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3</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a+b+c)</m:t>
                      </m:r>
                    </m:num>
                    <m:den>
                      <m:r>
                        <m:rPr>
                          <m:sty m:val="p"/>
                        </m:rPr>
                        <w:rPr>
                          <w:rFonts w:ascii="Cambria Math" w:hAnsi="mu"/>
                          <w:sz w:val="20"/>
                          <w:szCs w:val="20"/>
                        </w:rPr>
                        <m:t>3</m:t>
                      </m:r>
                    </m:den>
                  </m:f>
                </m:sup>
              </m:sSup>
            </m:e>
          </m:d>
        </m:oMath>
      </m:oMathPara>
    </w:p>
    <w:p w14:paraId="42941C83" w14:textId="77777777" w:rsidR="009C54CC" w:rsidRDefault="009C54CC" w:rsidP="009C54CC">
      <w:r>
        <w:t xml:space="preserve">According to the coal-HMM model, </w:t>
      </w:r>
    </w:p>
    <w:p w14:paraId="4716B105" w14:textId="4C91E814" w:rsidR="009C54CC" w:rsidRPr="009C54CC" w:rsidRDefault="009C54CC" w:rsidP="009C54CC">
      <w:pPr>
        <w:rPr>
          <w:sz w:val="20"/>
          <w:szCs w:val="20"/>
        </w:rPr>
      </w:pPr>
      <m:oMathPara>
        <m:oMath>
          <m:r>
            <w:rPr>
              <w:rFonts w:ascii="Cambria Math" w:hAnsi="Cambria Math"/>
              <w:sz w:val="20"/>
              <w:szCs w:val="20"/>
            </w:rPr>
            <m:t>b2=</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2</m:t>
              </m:r>
            </m:den>
          </m:f>
          <m:r>
            <w:rPr>
              <w:rFonts w:ascii="Cambria Math" w:hAnsi="Cambria Math"/>
              <w:sz w:val="20"/>
              <w:szCs w:val="20"/>
            </w:rPr>
            <m:t>*(a+b-a2)</m:t>
          </m:r>
        </m:oMath>
      </m:oMathPara>
    </w:p>
    <w:p w14:paraId="14812A40" w14:textId="4D783001" w:rsidR="009C54CC" w:rsidRPr="009C54CC" w:rsidRDefault="009C54CC" w:rsidP="009C54CC">
      <w:pPr>
        <w:rPr>
          <w:sz w:val="20"/>
          <w:szCs w:val="20"/>
        </w:rPr>
      </w:pPr>
      <m:oMathPara>
        <m:oMath>
          <m:r>
            <w:rPr>
              <w:rFonts w:ascii="Cambria Math" w:hAnsi="Cambria Math"/>
              <w:sz w:val="20"/>
              <w:szCs w:val="20"/>
            </w:rPr>
            <m:t>∴2</m:t>
          </m:r>
          <m:d>
            <m:dPr>
              <m:ctrlPr>
                <w:rPr>
                  <w:rFonts w:ascii="Cambria Math" w:hAnsi="Cambria Math"/>
                  <w:i/>
                  <w:sz w:val="20"/>
                  <w:szCs w:val="20"/>
                </w:rPr>
              </m:ctrlPr>
            </m:dPr>
            <m:e>
              <m:r>
                <w:rPr>
                  <w:rFonts w:ascii="Cambria Math" w:hAnsi="Cambria Math"/>
                  <w:sz w:val="20"/>
                  <w:szCs w:val="20"/>
                </w:rPr>
                <m:t>a2+b2</m:t>
              </m:r>
            </m:e>
          </m:d>
          <m:r>
            <w:rPr>
              <w:rFonts w:ascii="Cambria Math" w:hAnsi="Cambria Math"/>
              <w:sz w:val="20"/>
              <w:szCs w:val="20"/>
            </w:rPr>
            <m:t>=3a+3b</m:t>
          </m:r>
          <m:r>
            <w:rPr>
              <w:rFonts w:ascii="Cambria Math" w:hAnsi="Cambria Math"/>
              <w:sz w:val="20"/>
              <w:szCs w:val="20"/>
            </w:rPr>
            <m:t>-a2=2</m:t>
          </m:r>
          <m:d>
            <m:dPr>
              <m:ctrlPr>
                <w:rPr>
                  <w:rFonts w:ascii="Cambria Math" w:hAnsi="Cambria Math"/>
                  <w:i/>
                  <w:sz w:val="20"/>
                  <w:szCs w:val="20"/>
                </w:rPr>
              </m:ctrlPr>
            </m:dPr>
            <m:e>
              <m:r>
                <w:rPr>
                  <w:rFonts w:ascii="Cambria Math" w:hAnsi="Cambria Math"/>
                  <w:sz w:val="20"/>
                  <w:szCs w:val="20"/>
                </w:rPr>
                <m:t>a+b</m:t>
              </m:r>
            </m:e>
          </m:d>
          <m:r>
            <w:rPr>
              <w:rFonts w:ascii="Cambria Math" w:hAnsi="Cambria Math"/>
              <w:sz w:val="20"/>
              <w:szCs w:val="20"/>
            </w:rPr>
            <m:t>+(a+b-a2)</m:t>
          </m:r>
          <m:r>
            <w:rPr>
              <w:rFonts w:ascii="Cambria Math" w:hAnsi="Cambria Math"/>
              <w:sz w:val="20"/>
              <w:szCs w:val="20"/>
            </w:rPr>
            <m:t xml:space="preserve">&gt;2(a+b) </m:t>
          </m:r>
        </m:oMath>
      </m:oMathPara>
    </w:p>
    <w:p w14:paraId="1BB344AC" w14:textId="77777777" w:rsidR="00395387" w:rsidRPr="00395387" w:rsidRDefault="00395387" w:rsidP="00B80302">
      <w:pPr>
        <w:rPr>
          <w:sz w:val="20"/>
          <w:szCs w:val="20"/>
        </w:rPr>
      </w:pPr>
    </w:p>
    <w:p w14:paraId="399934D5" w14:textId="0D3D37D8" w:rsidR="00B80302" w:rsidRPr="00B264A2" w:rsidRDefault="00433249">
      <w:pPr>
        <w:rPr>
          <w:sz w:val="20"/>
          <w:szCs w:val="20"/>
        </w:rPr>
      </w:pPr>
      <m:oMathPara>
        <m:oMath>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CG</m:t>
                  </m:r>
                </m:e>
                <m:e>
                  <m:r>
                    <w:rPr>
                      <w:rFonts w:ascii="Cambria Math" w:hAnsi="Cambria Math"/>
                      <w:sz w:val="20"/>
                      <w:szCs w:val="20"/>
                    </w:rPr>
                    <m:t>xi=0110</m:t>
                  </m:r>
                </m:e>
              </m:d>
            </m:num>
            <m:den>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HC1</m:t>
                  </m:r>
                </m:e>
                <m:e>
                  <m:r>
                    <w:rPr>
                      <w:rFonts w:ascii="Cambria Math" w:hAnsi="Cambria Math"/>
                      <w:sz w:val="20"/>
                      <w:szCs w:val="20"/>
                    </w:rPr>
                    <m:t>xi=0110</m:t>
                  </m:r>
                </m:e>
              </m:d>
            </m:den>
          </m:f>
          <m:r>
            <w:rPr>
              <w:rFonts w:ascii="Cambria Math" w:hAnsi="Cambria Math"/>
              <w:sz w:val="20"/>
              <w:szCs w:val="20"/>
            </w:rPr>
            <m:t>=</m:t>
          </m:r>
          <m:r>
            <w:rPr>
              <w:rFonts w:ascii="Cambria Math" w:hAnsi="Cambria Math"/>
              <w:sz w:val="20"/>
              <w:szCs w:val="20"/>
            </w:rPr>
            <m:t xml:space="preserve"> </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d>
                                <m:dPr>
                                  <m:ctrlPr>
                                    <w:rPr>
                                      <w:rFonts w:ascii="Cambria Math" w:hAnsi="mu"/>
                                      <w:sz w:val="20"/>
                                      <w:szCs w:val="20"/>
                                    </w:rPr>
                                  </m:ctrlPr>
                                </m:dPr>
                                <m:e>
                                  <m:r>
                                    <m:rPr>
                                      <m:sty m:val="p"/>
                                    </m:rPr>
                                    <w:rPr>
                                      <w:rFonts w:ascii="Cambria Math" w:hAnsi="mu"/>
                                      <w:sz w:val="20"/>
                                      <w:szCs w:val="20"/>
                                    </w:rPr>
                                    <m:t>a2+b2</m:t>
                                  </m:r>
                                </m:e>
                              </m:d>
                            </m:num>
                            <m:den>
                              <m:r>
                                <m:rPr>
                                  <m:sty m:val="p"/>
                                </m:rPr>
                                <w:rPr>
                                  <w:rFonts w:ascii="Cambria Math" w:hAnsi="mu"/>
                                  <w:sz w:val="20"/>
                                  <w:szCs w:val="20"/>
                                </w:rPr>
                                <m:t>3</m:t>
                              </m:r>
                            </m:den>
                          </m:f>
                        </m:sup>
                      </m:sSup>
                    </m:e>
                  </m:d>
                </m:e>
                <m:sup>
                  <m:r>
                    <w:rPr>
                      <w:rFonts w:ascii="Cambria Math" w:hAnsi="Cambria Math"/>
                      <w:sz w:val="20"/>
                      <w:szCs w:val="20"/>
                    </w:rPr>
                    <m:t>2</m:t>
                  </m:r>
                </m:sup>
              </m:sSup>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a</m:t>
                          </m:r>
                        </m:num>
                        <m:den>
                          <m:r>
                            <m:rPr>
                              <m:sty m:val="p"/>
                            </m:rPr>
                            <w:rPr>
                              <w:rFonts w:ascii="Cambria Math" w:hAnsi="mu"/>
                              <w:sz w:val="20"/>
                              <w:szCs w:val="20"/>
                            </w:rPr>
                            <m:t>3</m:t>
                          </m:r>
                        </m:den>
                      </m:f>
                    </m:sup>
                  </m:sSup>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d>
                            <m:dPr>
                              <m:ctrlPr>
                                <w:rPr>
                                  <w:rFonts w:ascii="Cambria Math" w:hAnsi="mu"/>
                                  <w:sz w:val="20"/>
                                  <w:szCs w:val="20"/>
                                </w:rPr>
                              </m:ctrlPr>
                            </m:dPr>
                            <m:e>
                              <m:r>
                                <m:rPr>
                                  <m:sty m:val="p"/>
                                </m:rPr>
                                <w:rPr>
                                  <w:rFonts w:ascii="Cambria Math" w:hAnsi="mu"/>
                                  <w:sz w:val="20"/>
                                  <w:szCs w:val="20"/>
                                </w:rPr>
                                <m:t>a+b</m:t>
                              </m:r>
                            </m:e>
                          </m:d>
                        </m:num>
                        <m:den>
                          <m:r>
                            <m:rPr>
                              <m:sty m:val="p"/>
                            </m:rPr>
                            <w:rPr>
                              <w:rFonts w:ascii="Cambria Math" w:hAnsi="mu"/>
                              <w:sz w:val="20"/>
                              <w:szCs w:val="20"/>
                            </w:rPr>
                            <m:t>3</m:t>
                          </m:r>
                        </m:den>
                      </m:f>
                    </m:sup>
                  </m:sSup>
                </m:e>
              </m:d>
            </m:den>
          </m:f>
          <m:r>
            <w:rPr>
              <w:rFonts w:ascii="Cambria Math" w:hAnsi="Cambria Math"/>
              <w:sz w:val="20"/>
              <w:szCs w:val="20"/>
            </w:rPr>
            <m:t>&gt;1,proved</m:t>
          </m:r>
        </m:oMath>
      </m:oMathPara>
    </w:p>
    <w:p w14:paraId="7E4DB247" w14:textId="77777777" w:rsidR="00B264A2" w:rsidRPr="00433249" w:rsidRDefault="00B264A2">
      <w:pPr>
        <w:rPr>
          <w:sz w:val="20"/>
          <w:szCs w:val="20"/>
        </w:rPr>
      </w:pPr>
    </w:p>
    <w:p w14:paraId="28752FB3" w14:textId="20E3BBF3" w:rsidR="00B264A2" w:rsidRPr="009C54CC" w:rsidRDefault="00B264A2" w:rsidP="00B264A2">
      <w:pPr>
        <w:rPr>
          <w:rFonts w:ascii="Cambria Math" w:hAnsi="Cambria Math"/>
          <w:i/>
          <w:sz w:val="20"/>
          <w:szCs w:val="20"/>
        </w:rPr>
      </w:pPr>
      <m:oMathPara>
        <m:oMath>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CG</m:t>
                  </m:r>
                </m:e>
                <m:e>
                  <m:r>
                    <w:rPr>
                      <w:rFonts w:ascii="Cambria Math" w:hAnsi="Cambria Math"/>
                      <w:sz w:val="20"/>
                      <w:szCs w:val="20"/>
                    </w:rPr>
                    <m:t>xi=0110</m:t>
                  </m:r>
                </m:e>
              </m:d>
            </m:num>
            <m:den>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HC</m:t>
                  </m:r>
                  <m:r>
                    <w:rPr>
                      <w:rFonts w:ascii="Cambria Math" w:hAnsi="Cambria Math"/>
                      <w:sz w:val="20"/>
                      <w:szCs w:val="20"/>
                    </w:rPr>
                    <m:t>2</m:t>
                  </m:r>
                </m:e>
                <m:e>
                  <m:r>
                    <w:rPr>
                      <w:rFonts w:ascii="Cambria Math" w:hAnsi="Cambria Math"/>
                      <w:sz w:val="20"/>
                      <w:szCs w:val="20"/>
                    </w:rPr>
                    <m:t>xi=0110</m:t>
                  </m:r>
                </m:e>
              </m:d>
            </m:den>
          </m:f>
          <m:r>
            <w:rPr>
              <w:rFonts w:ascii="Cambria Math" w:hAnsi="Cambria Math"/>
              <w:sz w:val="20"/>
              <w:szCs w:val="20"/>
            </w:rPr>
            <m:t>=</m:t>
          </m:r>
          <m:r>
            <w:rPr>
              <w:rFonts w:ascii="Cambria Math" w:hAnsi="Cambria Math"/>
              <w:sz w:val="20"/>
              <w:szCs w:val="20"/>
            </w:rPr>
            <m:t xml:space="preserve"> </m:t>
          </m:r>
          <m:f>
            <m:fPr>
              <m:ctrlPr>
                <w:rPr>
                  <w:rFonts w:ascii="Cambria Math" w:hAnsi="Cambria Math"/>
                  <w:i/>
                  <w:sz w:val="20"/>
                  <w:szCs w:val="20"/>
                </w:rPr>
              </m:ctrlPr>
            </m:fPr>
            <m:num>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Cambria Math"/>
                                  <w:i/>
                                  <w:sz w:val="20"/>
                                  <w:szCs w:val="20"/>
                                </w:rPr>
                              </m:ctrlPr>
                            </m:fPr>
                            <m:num>
                              <m:r>
                                <w:rPr>
                                  <w:rFonts w:ascii="Cambria Math" w:hAnsi="Cambria Math"/>
                                  <w:sz w:val="20"/>
                                  <w:szCs w:val="20"/>
                                </w:rPr>
                                <m:t>-4</m:t>
                              </m:r>
                              <m:r>
                                <w:rPr>
                                  <w:rFonts w:ascii="Cambria Math" w:hAnsi="Cambria Math"/>
                                  <w:sz w:val="20"/>
                                  <w:szCs w:val="20"/>
                                </w:rPr>
                                <m:t>µ*2</m:t>
                              </m:r>
                              <m:d>
                                <m:dPr>
                                  <m:ctrlPr>
                                    <w:rPr>
                                      <w:rFonts w:ascii="Cambria Math" w:hAnsi="Cambria Math"/>
                                      <w:i/>
                                      <w:sz w:val="20"/>
                                      <w:szCs w:val="20"/>
                                    </w:rPr>
                                  </m:ctrlPr>
                                </m:dPr>
                                <m:e>
                                  <m:r>
                                    <w:rPr>
                                      <w:rFonts w:ascii="Cambria Math" w:hAnsi="Cambria Math"/>
                                      <w:sz w:val="20"/>
                                      <w:szCs w:val="20"/>
                                    </w:rPr>
                                    <m:t>a2+b2</m:t>
                                  </m:r>
                                </m:e>
                              </m:d>
                            </m:num>
                            <m:den>
                              <m:r>
                                <w:rPr>
                                  <w:rFonts w:ascii="Cambria Math" w:hAnsi="Cambria Math"/>
                                  <w:sz w:val="20"/>
                                  <w:szCs w:val="20"/>
                                </w:rPr>
                                <m:t>3</m:t>
                              </m:r>
                            </m:den>
                          </m:f>
                        </m:sup>
                      </m:sSup>
                    </m:e>
                  </m:d>
                </m:e>
                <m:sup>
                  <m:r>
                    <w:rPr>
                      <w:rFonts w:ascii="Cambria Math" w:hAnsi="Cambria Math"/>
                      <w:sz w:val="20"/>
                      <w:szCs w:val="20"/>
                    </w:rPr>
                    <m:t>2</m:t>
                  </m:r>
                </m:sup>
              </m:sSup>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Cambria Math"/>
                              <w:i/>
                              <w:sz w:val="20"/>
                              <w:szCs w:val="20"/>
                            </w:rPr>
                          </m:ctrlPr>
                        </m:fPr>
                        <m:num>
                          <m:r>
                            <w:rPr>
                              <w:rFonts w:ascii="Cambria Math" w:hAnsi="Cambria Math"/>
                              <w:sz w:val="20"/>
                              <w:szCs w:val="20"/>
                            </w:rPr>
                            <m:t>-4</m:t>
                          </m:r>
                          <m:r>
                            <w:rPr>
                              <w:rFonts w:ascii="Cambria Math" w:hAnsi="Cambria Math"/>
                              <w:sz w:val="20"/>
                              <w:szCs w:val="20"/>
                            </w:rPr>
                            <m:t>µ*2a</m:t>
                          </m:r>
                        </m:num>
                        <m:den>
                          <m:r>
                            <w:rPr>
                              <w:rFonts w:ascii="Cambria Math" w:hAnsi="Cambria Math"/>
                              <w:sz w:val="20"/>
                              <w:szCs w:val="20"/>
                            </w:rPr>
                            <m:t>3</m:t>
                          </m:r>
                        </m:den>
                      </m:f>
                    </m:sup>
                  </m:sSup>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Cambria Math"/>
                              <w:i/>
                              <w:sz w:val="20"/>
                              <w:szCs w:val="20"/>
                            </w:rPr>
                          </m:ctrlPr>
                        </m:fPr>
                        <m:num>
                          <m:r>
                            <w:rPr>
                              <w:rFonts w:ascii="Cambria Math" w:hAnsi="Cambria Math"/>
                              <w:sz w:val="20"/>
                              <w:szCs w:val="20"/>
                            </w:rPr>
                            <m:t>-4</m:t>
                          </m:r>
                          <m:r>
                            <w:rPr>
                              <w:rFonts w:ascii="Cambria Math" w:hAnsi="Cambria Math"/>
                              <w:sz w:val="20"/>
                              <w:szCs w:val="20"/>
                            </w:rPr>
                            <m:t>µ*2</m:t>
                          </m:r>
                          <m:d>
                            <m:dPr>
                              <m:ctrlPr>
                                <w:rPr>
                                  <w:rFonts w:ascii="Cambria Math" w:hAnsi="Cambria Math"/>
                                  <w:i/>
                                  <w:sz w:val="20"/>
                                  <w:szCs w:val="20"/>
                                </w:rPr>
                              </m:ctrlPr>
                            </m:dPr>
                            <m:e>
                              <m:r>
                                <w:rPr>
                                  <w:rFonts w:ascii="Cambria Math" w:hAnsi="Cambria Math"/>
                                  <w:sz w:val="20"/>
                                  <w:szCs w:val="20"/>
                                </w:rPr>
                                <m:t>a+b</m:t>
                              </m:r>
                            </m:e>
                          </m:d>
                        </m:num>
                        <m:den>
                          <m:r>
                            <w:rPr>
                              <w:rFonts w:ascii="Cambria Math" w:hAnsi="Cambria Math"/>
                              <w:sz w:val="20"/>
                              <w:szCs w:val="20"/>
                            </w:rPr>
                            <m:t>3</m:t>
                          </m:r>
                        </m:den>
                      </m:f>
                    </m:sup>
                  </m:sSup>
                </m:e>
              </m:d>
            </m:den>
          </m:f>
          <m:r>
            <w:rPr>
              <w:rFonts w:ascii="Cambria Math" w:hAnsi="Cambria Math"/>
              <w:sz w:val="20"/>
              <w:szCs w:val="20"/>
            </w:rPr>
            <m:t>&gt;1,proved</m:t>
          </m:r>
        </m:oMath>
      </m:oMathPara>
    </w:p>
    <w:p w14:paraId="4C8F778A" w14:textId="32B3A0D9" w:rsidR="00433249" w:rsidRDefault="00433249">
      <w:pPr>
        <w:rPr>
          <w:sz w:val="20"/>
          <w:szCs w:val="20"/>
        </w:rPr>
      </w:pPr>
    </w:p>
    <w:p w14:paraId="005FD973" w14:textId="6D75C8EB" w:rsidR="00B264A2" w:rsidRPr="00B264A2" w:rsidRDefault="00B264A2" w:rsidP="00B264A2">
      <w:pPr>
        <w:rPr>
          <w:sz w:val="20"/>
          <w:szCs w:val="20"/>
        </w:rPr>
      </w:pPr>
      <m:oMathPara>
        <m:oMath>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CG</m:t>
                  </m:r>
                </m:e>
                <m:e>
                  <m:r>
                    <w:rPr>
                      <w:rFonts w:ascii="Cambria Math" w:hAnsi="Cambria Math"/>
                      <w:sz w:val="20"/>
                      <w:szCs w:val="20"/>
                    </w:rPr>
                    <m:t>xi=0110</m:t>
                  </m:r>
                </m:e>
              </m:d>
            </m:num>
            <m:den>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H</m:t>
                  </m:r>
                  <m:r>
                    <w:rPr>
                      <w:rFonts w:ascii="Cambria Math" w:hAnsi="Cambria Math"/>
                      <w:sz w:val="20"/>
                      <w:szCs w:val="20"/>
                    </w:rPr>
                    <m:t>G</m:t>
                  </m:r>
                </m:e>
                <m:e>
                  <m:r>
                    <w:rPr>
                      <w:rFonts w:ascii="Cambria Math" w:hAnsi="Cambria Math"/>
                      <w:sz w:val="20"/>
                      <w:szCs w:val="20"/>
                    </w:rPr>
                    <m:t>xi=0110</m:t>
                  </m:r>
                </m:e>
              </m:d>
            </m:den>
          </m:f>
          <m:r>
            <w:rPr>
              <w:rFonts w:ascii="Cambria Math" w:hAnsi="Cambria Math"/>
              <w:sz w:val="20"/>
              <w:szCs w:val="20"/>
            </w:rPr>
            <m:t>=</m:t>
          </m:r>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m:t>
                      </m:r>
                      <m:d>
                        <m:dPr>
                          <m:ctrlPr>
                            <w:rPr>
                              <w:rFonts w:ascii="Cambria Math" w:hAnsi="mu"/>
                              <w:sz w:val="20"/>
                              <w:szCs w:val="20"/>
                            </w:rPr>
                          </m:ctrlPr>
                        </m:dPr>
                        <m:e>
                          <m:r>
                            <m:rPr>
                              <m:sty m:val="p"/>
                            </m:rPr>
                            <w:rPr>
                              <w:rFonts w:ascii="Cambria Math" w:hAnsi="mu"/>
                              <w:sz w:val="20"/>
                              <w:szCs w:val="20"/>
                            </w:rPr>
                            <m:t>a2+b2</m:t>
                          </m:r>
                        </m:e>
                      </m:d>
                    </m:num>
                    <m:den>
                      <m:r>
                        <m:rPr>
                          <m:sty m:val="p"/>
                        </m:rPr>
                        <w:rPr>
                          <w:rFonts w:ascii="Cambria Math" w:hAnsi="mu"/>
                          <w:sz w:val="20"/>
                          <w:szCs w:val="20"/>
                        </w:rPr>
                        <m:t>3</m:t>
                      </m:r>
                    </m:den>
                  </m:f>
                </m:sup>
              </m:sSup>
            </m:num>
            <m:den>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f>
                        <m:fPr>
                          <m:ctrlPr>
                            <w:rPr>
                              <w:rFonts w:ascii="Cambria Math" w:hAnsi="mu"/>
                              <w:sz w:val="20"/>
                              <w:szCs w:val="20"/>
                            </w:rPr>
                          </m:ctrlPr>
                        </m:fPr>
                        <m:num>
                          <m:r>
                            <w:rPr>
                              <w:rFonts w:ascii="Cambria Math" w:hAnsi="Cambria Math"/>
                              <w:sz w:val="20"/>
                              <w:szCs w:val="20"/>
                            </w:rPr>
                            <m:t>-4</m:t>
                          </m:r>
                          <m:r>
                            <m:rPr>
                              <m:sty m:val="p"/>
                            </m:rPr>
                            <w:rPr>
                              <w:rFonts w:ascii="Cambria Math" w:hAnsi="Cambria Math"/>
                              <w:sz w:val="20"/>
                              <w:szCs w:val="20"/>
                            </w:rPr>
                            <m:t>µ</m:t>
                          </m:r>
                          <m:r>
                            <m:rPr>
                              <m:sty m:val="p"/>
                            </m:rPr>
                            <w:rPr>
                              <w:rFonts w:ascii="Cambria Math" w:hAnsi="mu"/>
                              <w:sz w:val="20"/>
                              <w:szCs w:val="20"/>
                            </w:rPr>
                            <m:t>*</m:t>
                          </m:r>
                          <m:r>
                            <m:rPr>
                              <m:sty m:val="p"/>
                            </m:rPr>
                            <w:rPr>
                              <w:rFonts w:ascii="Cambria Math" w:hAnsi="mu"/>
                              <w:sz w:val="20"/>
                              <w:szCs w:val="20"/>
                            </w:rPr>
                            <m:t>2a</m:t>
                          </m:r>
                          <m:r>
                            <m:rPr>
                              <m:sty m:val="p"/>
                            </m:rPr>
                            <w:rPr>
                              <w:rFonts w:ascii="Cambria Math" w:hAnsi="mu"/>
                              <w:sz w:val="20"/>
                              <w:szCs w:val="20"/>
                            </w:rPr>
                            <m:t>2</m:t>
                          </m:r>
                        </m:num>
                        <m:den>
                          <m:r>
                            <m:rPr>
                              <m:sty m:val="p"/>
                            </m:rPr>
                            <w:rPr>
                              <w:rFonts w:ascii="Cambria Math" w:hAnsi="mu"/>
                              <w:sz w:val="20"/>
                              <w:szCs w:val="20"/>
                            </w:rPr>
                            <m:t>3</m:t>
                          </m:r>
                        </m:den>
                      </m:f>
                    </m:sup>
                  </m:sSup>
                </m:e>
              </m:d>
            </m:den>
          </m:f>
          <m:r>
            <w:rPr>
              <w:rFonts w:ascii="Cambria Math" w:hAnsi="Cambria Math"/>
              <w:sz w:val="20"/>
              <w:szCs w:val="20"/>
            </w:rPr>
            <m:t>&gt;1</m:t>
          </m:r>
          <m:r>
            <w:rPr>
              <w:rFonts w:ascii="Cambria Math" w:hAnsi="Cambria Math"/>
              <w:sz w:val="20"/>
              <w:szCs w:val="20"/>
            </w:rPr>
            <m:t>, proved</m:t>
          </m:r>
          <m:r>
            <w:rPr>
              <w:rFonts w:ascii="Cambria Math" w:hAnsi="Cambria Math"/>
              <w:sz w:val="20"/>
              <w:szCs w:val="20"/>
            </w:rPr>
            <m:t xml:space="preserve"> </m:t>
          </m:r>
        </m:oMath>
      </m:oMathPara>
    </w:p>
    <w:p w14:paraId="450DCF97" w14:textId="108670A8" w:rsidR="00DA7CAB" w:rsidRDefault="00DA7CAB">
      <w:proofErr w:type="gramStart"/>
      <w:r>
        <w:t>So</w:t>
      </w:r>
      <w:proofErr w:type="gramEnd"/>
      <w:r>
        <w:t xml:space="preserve"> state CG is indeed favored for emission ‘0110’.</w:t>
      </w:r>
    </w:p>
    <w:p w14:paraId="302E6EDD" w14:textId="392AE342" w:rsidR="00B264A2" w:rsidRDefault="00195EB0">
      <w:r w:rsidRPr="00195EB0">
        <w:t>Similarly, other favored states are proved.</w:t>
      </w:r>
    </w:p>
    <w:p w14:paraId="3D5D3664" w14:textId="30C2868E" w:rsidR="00D51437" w:rsidRDefault="00D51437">
      <w:r>
        <w:t>Also, it is confirmed in the below that the P for a state for all emissions sum up to 1.</w:t>
      </w:r>
    </w:p>
    <w:p w14:paraId="546E1286" w14:textId="343AF7B0" w:rsidR="00BE08A4" w:rsidRPr="006647FE" w:rsidRDefault="0032459D">
      <w:pPr>
        <w:rPr>
          <w:sz w:val="20"/>
          <w:szCs w:val="20"/>
        </w:rPr>
      </w:pPr>
      <m:oMathPara>
        <m:oMath>
          <m:r>
            <w:rPr>
              <w:rFonts w:ascii="Cambria Math" w:hAnsi="Cambria Math"/>
              <w:sz w:val="20"/>
              <w:szCs w:val="20"/>
            </w:rPr>
            <m:t xml:space="preserve">eg: </m:t>
          </m:r>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HC1</m:t>
              </m:r>
            </m:e>
            <m:e>
              <m:r>
                <w:rPr>
                  <w:rFonts w:ascii="Cambria Math" w:hAnsi="Cambria Math"/>
                  <w:sz w:val="20"/>
                  <w:szCs w:val="20"/>
                </w:rPr>
                <m:t>xi</m:t>
              </m:r>
            </m:e>
          </m:d>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HC1</m:t>
              </m:r>
            </m:e>
            <m:e>
              <m:r>
                <w:rPr>
                  <w:rFonts w:ascii="Cambria Math" w:hAnsi="Cambria Math"/>
                  <w:sz w:val="20"/>
                  <w:szCs w:val="20"/>
                </w:rPr>
                <m:t>xi=0000</m:t>
              </m:r>
            </m:e>
          </m:d>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s=HC1</m:t>
              </m:r>
            </m:e>
            <m:e>
              <m:r>
                <w:rPr>
                  <w:rFonts w:ascii="Cambria Math" w:hAnsi="Cambria Math"/>
                  <w:sz w:val="20"/>
                  <w:szCs w:val="20"/>
                </w:rPr>
                <m:t>xi=0001</m:t>
              </m:r>
            </m:e>
          </m:d>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HC1</m:t>
              </m:r>
            </m:e>
            <m:e>
              <m:r>
                <w:rPr>
                  <w:rFonts w:ascii="Cambria Math" w:hAnsi="Cambria Math"/>
                  <w:sz w:val="20"/>
                  <w:szCs w:val="20"/>
                </w:rPr>
                <m:t>xi=0010</m:t>
              </m:r>
            </m:e>
          </m:d>
          <m:r>
            <w:rPr>
              <w:rFonts w:ascii="Cambria Math" w:hAnsi="Cambria Math"/>
              <w:sz w:val="20"/>
              <w:szCs w:val="20"/>
            </w:rPr>
            <m:t>=</m:t>
          </m:r>
          <m:r>
            <w:rPr>
              <w:rFonts w:ascii="Cambria Math" w:hAnsi="Cambria Math"/>
              <w:sz w:val="20"/>
              <w:szCs w:val="20"/>
            </w:rPr>
            <m:t>1</m:t>
          </m:r>
        </m:oMath>
      </m:oMathPara>
    </w:p>
    <w:p w14:paraId="38BFAF55" w14:textId="03471D4B" w:rsidR="006E091E" w:rsidRDefault="0085752B">
      <w:r>
        <w:t>After</w:t>
      </w:r>
      <w:r w:rsidR="00BE08A4">
        <w:t xml:space="preserve"> calculate emission probability form jukes cantor and branch length</w:t>
      </w:r>
      <w:r>
        <w:t xml:space="preserve">, </w:t>
      </w:r>
      <w:r w:rsidR="009D2B2E">
        <w:t>it is not hard to get the emission matrix.</w:t>
      </w:r>
      <w:r w:rsidR="001352ED">
        <w:t xml:space="preserve"> Emissions of the same value are found in the matrix:</w:t>
      </w:r>
    </w:p>
    <w:tbl>
      <w:tblPr>
        <w:tblStyle w:val="TableGrid"/>
        <w:tblW w:w="0" w:type="auto"/>
        <w:tblLook w:val="04A0" w:firstRow="1" w:lastRow="0" w:firstColumn="1" w:lastColumn="0" w:noHBand="0" w:noVBand="1"/>
      </w:tblPr>
      <w:tblGrid>
        <w:gridCol w:w="1038"/>
        <w:gridCol w:w="1039"/>
        <w:gridCol w:w="1039"/>
        <w:gridCol w:w="1039"/>
        <w:gridCol w:w="1039"/>
        <w:gridCol w:w="1039"/>
        <w:gridCol w:w="1039"/>
        <w:gridCol w:w="1039"/>
        <w:gridCol w:w="1039"/>
      </w:tblGrid>
      <w:tr w:rsidR="001352ED" w14:paraId="59E4343C" w14:textId="77777777" w:rsidTr="001352ED">
        <w:tc>
          <w:tcPr>
            <w:tcW w:w="1038" w:type="dxa"/>
          </w:tcPr>
          <w:p w14:paraId="1C8645E5" w14:textId="77777777" w:rsidR="001352ED" w:rsidRDefault="001352ED" w:rsidP="001352ED"/>
        </w:tc>
        <w:tc>
          <w:tcPr>
            <w:tcW w:w="1039" w:type="dxa"/>
          </w:tcPr>
          <w:p w14:paraId="66342780" w14:textId="1D8B81BE" w:rsidR="001352ED" w:rsidRDefault="001352ED" w:rsidP="001352ED">
            <w:r>
              <w:t>0000</w:t>
            </w:r>
          </w:p>
        </w:tc>
        <w:tc>
          <w:tcPr>
            <w:tcW w:w="1039" w:type="dxa"/>
          </w:tcPr>
          <w:p w14:paraId="79DC3403" w14:textId="0BFD1185" w:rsidR="001352ED" w:rsidRDefault="001352ED" w:rsidP="001352ED">
            <w:r>
              <w:t>0001</w:t>
            </w:r>
          </w:p>
        </w:tc>
        <w:tc>
          <w:tcPr>
            <w:tcW w:w="1039" w:type="dxa"/>
          </w:tcPr>
          <w:p w14:paraId="0FC4411E" w14:textId="0695D756" w:rsidR="001352ED" w:rsidRDefault="001352ED" w:rsidP="001352ED">
            <w:r>
              <w:t>0011</w:t>
            </w:r>
          </w:p>
        </w:tc>
        <w:tc>
          <w:tcPr>
            <w:tcW w:w="1039" w:type="dxa"/>
          </w:tcPr>
          <w:p w14:paraId="7702D045" w14:textId="3D72C4AD" w:rsidR="001352ED" w:rsidRDefault="001352ED" w:rsidP="001352ED">
            <w:r>
              <w:t>0111</w:t>
            </w:r>
          </w:p>
        </w:tc>
        <w:tc>
          <w:tcPr>
            <w:tcW w:w="1039" w:type="dxa"/>
          </w:tcPr>
          <w:p w14:paraId="41FCE5FF" w14:textId="76EFF0CB" w:rsidR="001352ED" w:rsidRDefault="001352ED" w:rsidP="001352ED">
            <w:r>
              <w:t>0110</w:t>
            </w:r>
          </w:p>
        </w:tc>
        <w:tc>
          <w:tcPr>
            <w:tcW w:w="1039" w:type="dxa"/>
          </w:tcPr>
          <w:p w14:paraId="1E103617" w14:textId="6DF594AE" w:rsidR="001352ED" w:rsidRDefault="001352ED" w:rsidP="001352ED">
            <w:r>
              <w:t>0101</w:t>
            </w:r>
          </w:p>
        </w:tc>
        <w:tc>
          <w:tcPr>
            <w:tcW w:w="1039" w:type="dxa"/>
          </w:tcPr>
          <w:p w14:paraId="6EF7CAA6" w14:textId="0155B7A6" w:rsidR="001352ED" w:rsidRDefault="001352ED" w:rsidP="001352ED">
            <w:r>
              <w:t>0100</w:t>
            </w:r>
          </w:p>
        </w:tc>
        <w:tc>
          <w:tcPr>
            <w:tcW w:w="1039" w:type="dxa"/>
          </w:tcPr>
          <w:p w14:paraId="33262849" w14:textId="50730617" w:rsidR="001352ED" w:rsidRDefault="001352ED" w:rsidP="001352ED">
            <w:r>
              <w:t>0010</w:t>
            </w:r>
          </w:p>
        </w:tc>
      </w:tr>
      <w:tr w:rsidR="001352ED" w14:paraId="59DAE502" w14:textId="77777777" w:rsidTr="001352ED">
        <w:tc>
          <w:tcPr>
            <w:tcW w:w="1038" w:type="dxa"/>
          </w:tcPr>
          <w:p w14:paraId="22B4D916" w14:textId="67BD6F54" w:rsidR="001352ED" w:rsidRDefault="001352ED" w:rsidP="001352ED">
            <w:r>
              <w:t>HC1</w:t>
            </w:r>
          </w:p>
        </w:tc>
        <w:tc>
          <w:tcPr>
            <w:tcW w:w="1039" w:type="dxa"/>
          </w:tcPr>
          <w:p w14:paraId="0EF8DB11" w14:textId="77777777" w:rsidR="001352ED" w:rsidRDefault="001352ED" w:rsidP="001352ED"/>
        </w:tc>
        <w:tc>
          <w:tcPr>
            <w:tcW w:w="1039" w:type="dxa"/>
          </w:tcPr>
          <w:p w14:paraId="7BF8C5E2" w14:textId="77777777" w:rsidR="001352ED" w:rsidRDefault="001352ED" w:rsidP="001352ED"/>
        </w:tc>
        <w:tc>
          <w:tcPr>
            <w:tcW w:w="1039" w:type="dxa"/>
          </w:tcPr>
          <w:p w14:paraId="11CC5D79" w14:textId="77777777" w:rsidR="001352ED" w:rsidRDefault="001352ED" w:rsidP="001352ED"/>
        </w:tc>
        <w:tc>
          <w:tcPr>
            <w:tcW w:w="1039" w:type="dxa"/>
          </w:tcPr>
          <w:p w14:paraId="682AB3DC" w14:textId="77777777" w:rsidR="001352ED" w:rsidRDefault="001352ED" w:rsidP="001352ED"/>
        </w:tc>
        <w:tc>
          <w:tcPr>
            <w:tcW w:w="1039" w:type="dxa"/>
          </w:tcPr>
          <w:p w14:paraId="4942F502" w14:textId="77777777" w:rsidR="001352ED" w:rsidRDefault="001352ED" w:rsidP="001352ED"/>
        </w:tc>
        <w:tc>
          <w:tcPr>
            <w:tcW w:w="1039" w:type="dxa"/>
          </w:tcPr>
          <w:p w14:paraId="28BE31C2" w14:textId="77777777" w:rsidR="001352ED" w:rsidRDefault="001352ED" w:rsidP="001352ED"/>
        </w:tc>
        <w:tc>
          <w:tcPr>
            <w:tcW w:w="1039" w:type="dxa"/>
          </w:tcPr>
          <w:p w14:paraId="2387A5C3" w14:textId="77777777" w:rsidR="001352ED" w:rsidRDefault="001352ED" w:rsidP="001352ED"/>
        </w:tc>
        <w:tc>
          <w:tcPr>
            <w:tcW w:w="1039" w:type="dxa"/>
          </w:tcPr>
          <w:p w14:paraId="25EEEBDB" w14:textId="77777777" w:rsidR="001352ED" w:rsidRDefault="001352ED" w:rsidP="001352ED"/>
        </w:tc>
      </w:tr>
      <w:tr w:rsidR="001352ED" w14:paraId="4FD2E29B" w14:textId="77777777" w:rsidTr="001352ED">
        <w:tc>
          <w:tcPr>
            <w:tcW w:w="1038" w:type="dxa"/>
          </w:tcPr>
          <w:p w14:paraId="3D905D43" w14:textId="6964E00D" w:rsidR="001352ED" w:rsidRDefault="001352ED" w:rsidP="001352ED">
            <w:r>
              <w:t>HC2</w:t>
            </w:r>
          </w:p>
        </w:tc>
        <w:tc>
          <w:tcPr>
            <w:tcW w:w="1039" w:type="dxa"/>
          </w:tcPr>
          <w:p w14:paraId="66569D84" w14:textId="5DF43A32" w:rsidR="001352ED" w:rsidRDefault="001352ED" w:rsidP="001352ED">
            <w:r>
              <w:t>X4</w:t>
            </w:r>
          </w:p>
        </w:tc>
        <w:tc>
          <w:tcPr>
            <w:tcW w:w="1039" w:type="dxa"/>
          </w:tcPr>
          <w:p w14:paraId="23E5CA6A" w14:textId="7D698A72" w:rsidR="001352ED" w:rsidRDefault="001352ED" w:rsidP="001352ED">
            <w:r>
              <w:t>X3</w:t>
            </w:r>
          </w:p>
        </w:tc>
        <w:tc>
          <w:tcPr>
            <w:tcW w:w="1039" w:type="dxa"/>
          </w:tcPr>
          <w:p w14:paraId="419308D8" w14:textId="54F12209" w:rsidR="001352ED" w:rsidRDefault="001352ED" w:rsidP="001352ED">
            <w:r>
              <w:t>X1</w:t>
            </w:r>
          </w:p>
        </w:tc>
        <w:tc>
          <w:tcPr>
            <w:tcW w:w="1039" w:type="dxa"/>
          </w:tcPr>
          <w:p w14:paraId="40C7131F" w14:textId="41B39F64" w:rsidR="001352ED" w:rsidRDefault="001352ED" w:rsidP="001352ED">
            <w:r>
              <w:t>X5</w:t>
            </w:r>
          </w:p>
        </w:tc>
        <w:tc>
          <w:tcPr>
            <w:tcW w:w="1039" w:type="dxa"/>
          </w:tcPr>
          <w:p w14:paraId="30355F22" w14:textId="22F69D4A" w:rsidR="001352ED" w:rsidRDefault="001352ED" w:rsidP="001352ED">
            <w:r>
              <w:t>X6</w:t>
            </w:r>
          </w:p>
        </w:tc>
        <w:tc>
          <w:tcPr>
            <w:tcW w:w="1039" w:type="dxa"/>
          </w:tcPr>
          <w:p w14:paraId="0A8F7126" w14:textId="69FCF12E" w:rsidR="001352ED" w:rsidRDefault="001352ED" w:rsidP="001352ED">
            <w:r>
              <w:t>X2</w:t>
            </w:r>
          </w:p>
        </w:tc>
        <w:tc>
          <w:tcPr>
            <w:tcW w:w="1039" w:type="dxa"/>
          </w:tcPr>
          <w:p w14:paraId="3BF47175" w14:textId="27BD4EA0" w:rsidR="001352ED" w:rsidRDefault="001352ED" w:rsidP="001352ED">
            <w:r>
              <w:t>X7</w:t>
            </w:r>
          </w:p>
        </w:tc>
        <w:tc>
          <w:tcPr>
            <w:tcW w:w="1039" w:type="dxa"/>
          </w:tcPr>
          <w:p w14:paraId="2BB16741" w14:textId="247E0C98" w:rsidR="001352ED" w:rsidRDefault="001352ED" w:rsidP="001352ED">
            <w:r>
              <w:t>X8</w:t>
            </w:r>
          </w:p>
        </w:tc>
      </w:tr>
      <w:tr w:rsidR="001352ED" w14:paraId="3224A4CE" w14:textId="77777777" w:rsidTr="001352ED">
        <w:tc>
          <w:tcPr>
            <w:tcW w:w="1038" w:type="dxa"/>
          </w:tcPr>
          <w:p w14:paraId="684C44C6" w14:textId="12B5ED1A" w:rsidR="001352ED" w:rsidRDefault="001352ED" w:rsidP="001352ED">
            <w:r>
              <w:t>HG</w:t>
            </w:r>
          </w:p>
        </w:tc>
        <w:tc>
          <w:tcPr>
            <w:tcW w:w="1039" w:type="dxa"/>
          </w:tcPr>
          <w:p w14:paraId="50F7526B" w14:textId="6855B5AA" w:rsidR="001352ED" w:rsidRDefault="001352ED" w:rsidP="001352ED">
            <w:r>
              <w:t>X4</w:t>
            </w:r>
          </w:p>
        </w:tc>
        <w:tc>
          <w:tcPr>
            <w:tcW w:w="1039" w:type="dxa"/>
          </w:tcPr>
          <w:p w14:paraId="3B21C1B1" w14:textId="3B2735F1" w:rsidR="001352ED" w:rsidRDefault="001352ED" w:rsidP="001352ED">
            <w:r>
              <w:t>X3</w:t>
            </w:r>
          </w:p>
        </w:tc>
        <w:tc>
          <w:tcPr>
            <w:tcW w:w="1039" w:type="dxa"/>
          </w:tcPr>
          <w:p w14:paraId="19106F95" w14:textId="6A4D29B4" w:rsidR="001352ED" w:rsidRDefault="001352ED" w:rsidP="001352ED">
            <w:r>
              <w:t>X2</w:t>
            </w:r>
          </w:p>
        </w:tc>
        <w:tc>
          <w:tcPr>
            <w:tcW w:w="1039" w:type="dxa"/>
          </w:tcPr>
          <w:p w14:paraId="26955729" w14:textId="2D45BF59" w:rsidR="001352ED" w:rsidRDefault="001352ED" w:rsidP="001352ED">
            <w:r>
              <w:t>X5</w:t>
            </w:r>
          </w:p>
        </w:tc>
        <w:tc>
          <w:tcPr>
            <w:tcW w:w="1039" w:type="dxa"/>
          </w:tcPr>
          <w:p w14:paraId="4A3D83EE" w14:textId="67CA94D1" w:rsidR="001352ED" w:rsidRDefault="001352ED" w:rsidP="001352ED">
            <w:r>
              <w:t>X6</w:t>
            </w:r>
          </w:p>
        </w:tc>
        <w:tc>
          <w:tcPr>
            <w:tcW w:w="1039" w:type="dxa"/>
          </w:tcPr>
          <w:p w14:paraId="34FB189B" w14:textId="61BC0DCF" w:rsidR="001352ED" w:rsidRDefault="001352ED" w:rsidP="001352ED">
            <w:r>
              <w:t>X1</w:t>
            </w:r>
          </w:p>
        </w:tc>
        <w:tc>
          <w:tcPr>
            <w:tcW w:w="1039" w:type="dxa"/>
          </w:tcPr>
          <w:p w14:paraId="1FEBAF4D" w14:textId="066AB005" w:rsidR="001352ED" w:rsidRDefault="001352ED" w:rsidP="001352ED">
            <w:r>
              <w:t>X8</w:t>
            </w:r>
          </w:p>
        </w:tc>
        <w:tc>
          <w:tcPr>
            <w:tcW w:w="1039" w:type="dxa"/>
          </w:tcPr>
          <w:p w14:paraId="2FB0F145" w14:textId="45EF5FEC" w:rsidR="001352ED" w:rsidRDefault="001352ED" w:rsidP="001352ED">
            <w:r>
              <w:t>X7</w:t>
            </w:r>
          </w:p>
        </w:tc>
      </w:tr>
      <w:tr w:rsidR="001352ED" w14:paraId="59F7EA5E" w14:textId="77777777" w:rsidTr="001352ED">
        <w:tc>
          <w:tcPr>
            <w:tcW w:w="1038" w:type="dxa"/>
          </w:tcPr>
          <w:p w14:paraId="42D34A47" w14:textId="0B3FABBE" w:rsidR="001352ED" w:rsidRDefault="001352ED" w:rsidP="001352ED">
            <w:r>
              <w:t>CG</w:t>
            </w:r>
          </w:p>
        </w:tc>
        <w:tc>
          <w:tcPr>
            <w:tcW w:w="1039" w:type="dxa"/>
          </w:tcPr>
          <w:p w14:paraId="3ED55EA9" w14:textId="77777777" w:rsidR="001352ED" w:rsidRDefault="001352ED" w:rsidP="001352ED"/>
        </w:tc>
        <w:tc>
          <w:tcPr>
            <w:tcW w:w="1039" w:type="dxa"/>
          </w:tcPr>
          <w:p w14:paraId="1A9D3D35" w14:textId="77777777" w:rsidR="001352ED" w:rsidRDefault="001352ED" w:rsidP="001352ED"/>
        </w:tc>
        <w:tc>
          <w:tcPr>
            <w:tcW w:w="1039" w:type="dxa"/>
          </w:tcPr>
          <w:p w14:paraId="1D41DC7E" w14:textId="24AC44AF" w:rsidR="001352ED" w:rsidRDefault="001352ED" w:rsidP="001352ED">
            <w:r>
              <w:t>X9</w:t>
            </w:r>
          </w:p>
        </w:tc>
        <w:tc>
          <w:tcPr>
            <w:tcW w:w="1039" w:type="dxa"/>
          </w:tcPr>
          <w:p w14:paraId="02B49722" w14:textId="77777777" w:rsidR="001352ED" w:rsidRDefault="001352ED" w:rsidP="001352ED"/>
        </w:tc>
        <w:tc>
          <w:tcPr>
            <w:tcW w:w="1039" w:type="dxa"/>
          </w:tcPr>
          <w:p w14:paraId="6516A028" w14:textId="77777777" w:rsidR="001352ED" w:rsidRDefault="001352ED" w:rsidP="001352ED"/>
        </w:tc>
        <w:tc>
          <w:tcPr>
            <w:tcW w:w="1039" w:type="dxa"/>
          </w:tcPr>
          <w:p w14:paraId="300B1033" w14:textId="7FD3AAF0" w:rsidR="001352ED" w:rsidRDefault="001352ED" w:rsidP="001352ED">
            <w:r>
              <w:t>X9</w:t>
            </w:r>
          </w:p>
        </w:tc>
        <w:tc>
          <w:tcPr>
            <w:tcW w:w="1039" w:type="dxa"/>
          </w:tcPr>
          <w:p w14:paraId="33795410" w14:textId="7651B052" w:rsidR="001352ED" w:rsidRDefault="001352ED" w:rsidP="001352ED">
            <w:r>
              <w:t>X10</w:t>
            </w:r>
          </w:p>
        </w:tc>
        <w:tc>
          <w:tcPr>
            <w:tcW w:w="1039" w:type="dxa"/>
          </w:tcPr>
          <w:p w14:paraId="509AB3FE" w14:textId="36E632CD" w:rsidR="001352ED" w:rsidRDefault="001352ED" w:rsidP="001352ED">
            <w:r>
              <w:t>X10</w:t>
            </w:r>
          </w:p>
        </w:tc>
      </w:tr>
    </w:tbl>
    <w:p w14:paraId="0A517583" w14:textId="1FC3CE9B" w:rsidR="003F2541" w:rsidRDefault="003F2541">
      <w:r>
        <w:t>When estimated emission probability matrix was calculated from EM, it was then corrected with the expectation above.</w:t>
      </w:r>
    </w:p>
    <w:p w14:paraId="6D3075C3" w14:textId="4E1792F4" w:rsidR="00DD3326" w:rsidRDefault="00DD3326">
      <w:r>
        <w:t xml:space="preserve">To decode </w:t>
      </w:r>
      <w:proofErr w:type="gramStart"/>
      <w:r>
        <w:t>a,b</w:t>
      </w:r>
      <w:proofErr w:type="gramEnd"/>
      <w:r>
        <w:t xml:space="preserve">,a2,b2 from </w:t>
      </w:r>
      <w:r w:rsidR="003F2541">
        <w:t xml:space="preserve">corrected </w:t>
      </w:r>
      <w:proofErr w:type="spellStart"/>
      <w:r>
        <w:t>ekb</w:t>
      </w:r>
      <w:proofErr w:type="spellEnd"/>
      <w:r>
        <w:t xml:space="preserve"> in EM:</w:t>
      </w:r>
    </w:p>
    <w:p w14:paraId="31BBDED3" w14:textId="0F600C5D" w:rsidR="00DA7CAB" w:rsidRDefault="00DA7CAB"/>
    <w:p w14:paraId="72C6F8BD" w14:textId="72E57003" w:rsidR="00DA7CAB" w:rsidRDefault="00C11C11">
      <w:r>
        <w:t>For any of the state:</w:t>
      </w:r>
    </w:p>
    <w:p w14:paraId="6707259D" w14:textId="6A03DA11" w:rsidR="00C11C11" w:rsidRPr="00C11C11" w:rsidRDefault="00C11C11">
      <m:oMathPara>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0000</m:t>
                  </m:r>
                </m:e>
              </m:d>
            </m:num>
            <m:den>
              <m:r>
                <w:rPr>
                  <w:rFonts w:ascii="Cambria Math" w:hAnsi="Cambria Math"/>
                </w:rPr>
                <m:t>P</m:t>
              </m:r>
              <m:d>
                <m:dPr>
                  <m:ctrlPr>
                    <w:rPr>
                      <w:rFonts w:ascii="Cambria Math" w:hAnsi="Cambria Math"/>
                      <w:i/>
                    </w:rPr>
                  </m:ctrlPr>
                </m:dPr>
                <m:e>
                  <m:r>
                    <w:rPr>
                      <w:rFonts w:ascii="Cambria Math" w:hAnsi="Cambria Math"/>
                    </w:rPr>
                    <m:t>0100</m:t>
                  </m:r>
                </m:e>
              </m:d>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0001</m:t>
                  </m:r>
                </m:e>
              </m:d>
            </m:num>
            <m:den>
              <m:r>
                <w:rPr>
                  <w:rFonts w:ascii="Cambria Math" w:hAnsi="Cambria Math"/>
                </w:rPr>
                <m:t>P</m:t>
              </m:r>
              <m:d>
                <m:dPr>
                  <m:ctrlPr>
                    <w:rPr>
                      <w:rFonts w:ascii="Cambria Math" w:hAnsi="Cambria Math"/>
                      <w:i/>
                    </w:rPr>
                  </m:ctrlPr>
                </m:dPr>
                <m:e>
                  <m:r>
                    <w:rPr>
                      <w:rFonts w:ascii="Cambria Math" w:hAnsi="Cambria Math"/>
                    </w:rPr>
                    <m:t>0101</m:t>
                  </m:r>
                </m:e>
              </m:d>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0011</m:t>
                  </m:r>
                </m:e>
              </m:d>
            </m:num>
            <m:den>
              <m:r>
                <w:rPr>
                  <w:rFonts w:ascii="Cambria Math" w:hAnsi="Cambria Math"/>
                </w:rPr>
                <m:t>P</m:t>
              </m:r>
              <m:d>
                <m:dPr>
                  <m:ctrlPr>
                    <w:rPr>
                      <w:rFonts w:ascii="Cambria Math" w:hAnsi="Cambria Math"/>
                      <w:i/>
                    </w:rPr>
                  </m:ctrlPr>
                </m:dPr>
                <m:e>
                  <m:r>
                    <w:rPr>
                      <w:rFonts w:ascii="Cambria Math" w:hAnsi="Cambria Math"/>
                    </w:rPr>
                    <m:t>0111</m:t>
                  </m:r>
                </m:e>
              </m:d>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0110</m:t>
                  </m:r>
                </m:e>
              </m:d>
            </m:num>
            <m:den>
              <m:r>
                <w:rPr>
                  <w:rFonts w:ascii="Cambria Math" w:hAnsi="Cambria Math"/>
                </w:rPr>
                <m:t>P</m:t>
              </m:r>
              <m:d>
                <m:dPr>
                  <m:ctrlPr>
                    <w:rPr>
                      <w:rFonts w:ascii="Cambria Math" w:hAnsi="Cambria Math"/>
                      <w:i/>
                    </w:rPr>
                  </m:ctrlPr>
                </m:dPr>
                <m:e>
                  <m:r>
                    <w:rPr>
                      <w:rFonts w:ascii="Cambria Math" w:hAnsi="Cambria Math"/>
                    </w:rPr>
                    <m:t>0010</m:t>
                  </m:r>
                </m:e>
              </m:d>
            </m:den>
          </m:f>
          <m:r>
            <w:rPr>
              <w:rFonts w:ascii="Cambria Math" w:hAnsi="Cambria Math"/>
            </w:rPr>
            <m:t>=</m:t>
          </m:r>
          <m:f>
            <m:fPr>
              <m:ctrlPr>
                <w:rPr>
                  <w:rFonts w:ascii="Cambria Math" w:hAnsi="Cambria Math"/>
                  <w:i/>
                </w:rPr>
              </m:ctrlPr>
            </m:fPr>
            <m:num>
              <m:r>
                <w:rPr>
                  <w:rFonts w:ascii="Cambria Math" w:hAnsi="Cambria Math"/>
                </w:rPr>
                <m:t>jcm</m:t>
              </m:r>
              <m:d>
                <m:dPr>
                  <m:ctrlPr>
                    <w:rPr>
                      <w:rFonts w:ascii="Cambria Math" w:hAnsi="Cambria Math"/>
                      <w:i/>
                    </w:rPr>
                  </m:ctrlPr>
                </m:dPr>
                <m:e>
                  <m:r>
                    <w:rPr>
                      <w:rFonts w:ascii="Cambria Math" w:hAnsi="Cambria Math"/>
                    </w:rPr>
                    <m:t>0,0,t1</m:t>
                  </m:r>
                </m:e>
              </m:d>
            </m:num>
            <m:den>
              <m:r>
                <w:rPr>
                  <w:rFonts w:ascii="Cambria Math" w:hAnsi="Cambria Math"/>
                </w:rPr>
                <m:t>jcm</m:t>
              </m:r>
              <m:d>
                <m:dPr>
                  <m:ctrlPr>
                    <w:rPr>
                      <w:rFonts w:ascii="Cambria Math" w:hAnsi="Cambria Math"/>
                      <w:i/>
                    </w:rPr>
                  </m:ctrlPr>
                </m:dPr>
                <m:e>
                  <m:r>
                    <w:rPr>
                      <w:rFonts w:ascii="Cambria Math" w:hAnsi="Cambria Math"/>
                    </w:rPr>
                    <m:t>0,1,t1</m:t>
                  </m:r>
                </m:e>
              </m:d>
            </m:den>
          </m:f>
          <m:r>
            <w:rPr>
              <w:rFonts w:ascii="Cambria Math" w:hAnsi="Cambria Math"/>
            </w:rPr>
            <m:t>=r</m:t>
          </m:r>
        </m:oMath>
      </m:oMathPara>
    </w:p>
    <w:p w14:paraId="26967312" w14:textId="30E7EA9D" w:rsidR="00DA7CAB" w:rsidRDefault="00C11C11">
      <w:r>
        <w:t xml:space="preserve">Hence, </w:t>
      </w:r>
      <m:oMath>
        <m:f>
          <m:fPr>
            <m:ctrlPr>
              <w:rPr>
                <w:rFonts w:ascii="Cambria Math" w:hAnsi="Cambria Math"/>
                <w:i/>
              </w:rPr>
            </m:ctrlPr>
          </m:fPr>
          <m:num>
            <m:r>
              <w:rPr>
                <w:rFonts w:ascii="Cambria Math" w:hAnsi="Cambria Math"/>
              </w:rPr>
              <m:t>1+3</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4ut1</m:t>
                    </m:r>
                  </m:num>
                  <m:den>
                    <m:r>
                      <w:rPr>
                        <w:rFonts w:ascii="Cambria Math" w:hAnsi="Cambria Math"/>
                      </w:rPr>
                      <m:t>3</m:t>
                    </m:r>
                  </m:den>
                </m:f>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4ut1</m:t>
                    </m:r>
                  </m:num>
                  <m:den>
                    <m:r>
                      <w:rPr>
                        <w:rFonts w:ascii="Cambria Math" w:hAnsi="Cambria Math"/>
                      </w:rPr>
                      <m:t>3</m:t>
                    </m:r>
                  </m:den>
                </m:f>
              </m:sup>
            </m:sSup>
          </m:den>
        </m:f>
        <m:r>
          <w:rPr>
            <w:rFonts w:ascii="Cambria Math" w:hAnsi="Cambria Math"/>
          </w:rPr>
          <m:t>=r</m:t>
        </m:r>
      </m:oMath>
    </w:p>
    <w:p w14:paraId="4C205BFB" w14:textId="4853A30C" w:rsidR="00C11C11" w:rsidRDefault="00C11C11">
      <m:oMathPara>
        <m:oMath>
          <m:r>
            <w:rPr>
              <w:rFonts w:ascii="Cambria Math" w:hAnsi="Cambria Math"/>
            </w:rPr>
            <m:t xml:space="preserve">t1 </m:t>
          </m:r>
          <m:r>
            <w:rPr>
              <w:rFonts w:ascii="Cambria Math" w:hAnsi="Cambria Math"/>
            </w:rPr>
            <m:t>=</m:t>
          </m:r>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r</m:t>
                          </m:r>
                        </m:num>
                        <m:den>
                          <m:r>
                            <w:rPr>
                              <w:rFonts w:ascii="Cambria Math" w:hAnsi="Cambria Math"/>
                            </w:rPr>
                            <m:t>3+r</m:t>
                          </m:r>
                        </m:den>
                      </m:f>
                    </m:e>
                  </m:d>
                </m:e>
              </m:func>
            </m:num>
            <m:den>
              <m:r>
                <w:rPr>
                  <w:rFonts w:ascii="Cambria Math" w:hAnsi="Cambria Math"/>
                </w:rPr>
                <m:t>4u</m:t>
              </m:r>
            </m:den>
          </m:f>
        </m:oMath>
      </m:oMathPara>
    </w:p>
    <w:p w14:paraId="1A94A14F" w14:textId="7D0CAB37" w:rsidR="00EB619E" w:rsidRDefault="00EB619E" w:rsidP="000B352C">
      <w:r>
        <w:t>And t2, t</w:t>
      </w:r>
      <w:r w:rsidR="0009184A">
        <w:t>3</w:t>
      </w:r>
      <w:r>
        <w:t xml:space="preserve"> can be calculated the same way.</w:t>
      </w:r>
    </w:p>
    <w:p w14:paraId="6A115430" w14:textId="11A870C3" w:rsidR="000B1807" w:rsidRDefault="000B1807" w:rsidP="000B352C"/>
    <w:p w14:paraId="5D459ABD" w14:textId="6AD8E8C2" w:rsidR="000B1807" w:rsidRDefault="000B1807" w:rsidP="000B352C">
      <w:r>
        <w:lastRenderedPageBreak/>
        <w:t>For transition probabilities, when simplify the transition model to reduce free parameters to 3, phi(</w:t>
      </w:r>
      <w:proofErr w:type="spellStart"/>
      <w:proofErr w:type="gramStart"/>
      <w:r>
        <w:t>s,u</w:t>
      </w:r>
      <w:proofErr w:type="gramEnd"/>
      <w:r>
        <w:t>,v</w:t>
      </w:r>
      <w:proofErr w:type="spellEnd"/>
      <w:r>
        <w:t>), the transition probability matrix is as follow:</w:t>
      </w:r>
    </w:p>
    <w:p w14:paraId="61C84D09" w14:textId="77777777" w:rsidR="000D41F9" w:rsidRDefault="000D41F9" w:rsidP="000D41F9">
      <w:pPr>
        <w:jc w:val="center"/>
      </w:pPr>
      <w:r>
        <w:t>T</w:t>
      </w:r>
      <w:r>
        <w:rPr>
          <w:rFonts w:hint="eastAsia"/>
        </w:rPr>
        <w:t>ran</w:t>
      </w:r>
      <w:r>
        <w:t>sition probability matrix:</w:t>
      </w:r>
    </w:p>
    <w:tbl>
      <w:tblPr>
        <w:tblStyle w:val="TableGrid"/>
        <w:tblW w:w="0" w:type="auto"/>
        <w:tblLook w:val="04A0" w:firstRow="1" w:lastRow="0" w:firstColumn="1" w:lastColumn="0" w:noHBand="0" w:noVBand="1"/>
      </w:tblPr>
      <w:tblGrid>
        <w:gridCol w:w="1870"/>
        <w:gridCol w:w="1870"/>
        <w:gridCol w:w="1870"/>
        <w:gridCol w:w="1870"/>
        <w:gridCol w:w="1870"/>
      </w:tblGrid>
      <w:tr w:rsidR="000D41F9" w14:paraId="3486FA9C" w14:textId="77777777" w:rsidTr="009949A8">
        <w:tc>
          <w:tcPr>
            <w:tcW w:w="1870" w:type="dxa"/>
          </w:tcPr>
          <w:p w14:paraId="5C40352C" w14:textId="77777777" w:rsidR="000D41F9" w:rsidRDefault="000D41F9" w:rsidP="009949A8"/>
        </w:tc>
        <w:tc>
          <w:tcPr>
            <w:tcW w:w="1870" w:type="dxa"/>
          </w:tcPr>
          <w:p w14:paraId="2644D032" w14:textId="77777777" w:rsidR="000D41F9" w:rsidRDefault="000D41F9" w:rsidP="009949A8">
            <w:r>
              <w:t>HC1</w:t>
            </w:r>
          </w:p>
        </w:tc>
        <w:tc>
          <w:tcPr>
            <w:tcW w:w="1870" w:type="dxa"/>
          </w:tcPr>
          <w:p w14:paraId="38F3E7A1" w14:textId="77777777" w:rsidR="000D41F9" w:rsidRDefault="000D41F9" w:rsidP="009949A8">
            <w:r>
              <w:t>HC2</w:t>
            </w:r>
          </w:p>
        </w:tc>
        <w:tc>
          <w:tcPr>
            <w:tcW w:w="1870" w:type="dxa"/>
          </w:tcPr>
          <w:p w14:paraId="0009E0B0" w14:textId="77777777" w:rsidR="000D41F9" w:rsidRDefault="000D41F9" w:rsidP="009949A8">
            <w:r>
              <w:t>HG</w:t>
            </w:r>
          </w:p>
        </w:tc>
        <w:tc>
          <w:tcPr>
            <w:tcW w:w="1870" w:type="dxa"/>
          </w:tcPr>
          <w:p w14:paraId="15FD6135" w14:textId="77777777" w:rsidR="000D41F9" w:rsidRDefault="000D41F9" w:rsidP="009949A8">
            <w:r>
              <w:t>CG</w:t>
            </w:r>
          </w:p>
        </w:tc>
      </w:tr>
      <w:tr w:rsidR="000D41F9" w14:paraId="569C22A4" w14:textId="77777777" w:rsidTr="009949A8">
        <w:tc>
          <w:tcPr>
            <w:tcW w:w="1870" w:type="dxa"/>
          </w:tcPr>
          <w:p w14:paraId="3948F753" w14:textId="77777777" w:rsidR="000D41F9" w:rsidRDefault="000D41F9" w:rsidP="009949A8">
            <w:r>
              <w:t>HC1</w:t>
            </w:r>
          </w:p>
        </w:tc>
        <w:tc>
          <w:tcPr>
            <w:tcW w:w="1870" w:type="dxa"/>
          </w:tcPr>
          <w:p w14:paraId="3F450BCF" w14:textId="77777777" w:rsidR="000D41F9" w:rsidRDefault="000D41F9" w:rsidP="009949A8">
            <w:r>
              <w:t>1-3s</w:t>
            </w:r>
          </w:p>
        </w:tc>
        <w:tc>
          <w:tcPr>
            <w:tcW w:w="1870" w:type="dxa"/>
          </w:tcPr>
          <w:p w14:paraId="56E2EA2D" w14:textId="77777777" w:rsidR="000D41F9" w:rsidRDefault="000D41F9" w:rsidP="009949A8">
            <w:r>
              <w:t>s</w:t>
            </w:r>
          </w:p>
        </w:tc>
        <w:tc>
          <w:tcPr>
            <w:tcW w:w="1870" w:type="dxa"/>
          </w:tcPr>
          <w:p w14:paraId="5A3EA25A" w14:textId="77777777" w:rsidR="000D41F9" w:rsidRDefault="000D41F9" w:rsidP="009949A8">
            <w:r>
              <w:t>s</w:t>
            </w:r>
          </w:p>
        </w:tc>
        <w:tc>
          <w:tcPr>
            <w:tcW w:w="1870" w:type="dxa"/>
          </w:tcPr>
          <w:p w14:paraId="2FE74704" w14:textId="77777777" w:rsidR="000D41F9" w:rsidRDefault="000D41F9" w:rsidP="009949A8">
            <w:r>
              <w:t>s</w:t>
            </w:r>
          </w:p>
        </w:tc>
      </w:tr>
      <w:tr w:rsidR="000D41F9" w14:paraId="4BC01493" w14:textId="77777777" w:rsidTr="009949A8">
        <w:tc>
          <w:tcPr>
            <w:tcW w:w="1870" w:type="dxa"/>
          </w:tcPr>
          <w:p w14:paraId="3EE9E4A4" w14:textId="77777777" w:rsidR="000D41F9" w:rsidRDefault="000D41F9" w:rsidP="009949A8">
            <w:r>
              <w:t>HC2</w:t>
            </w:r>
          </w:p>
        </w:tc>
        <w:tc>
          <w:tcPr>
            <w:tcW w:w="1870" w:type="dxa"/>
          </w:tcPr>
          <w:p w14:paraId="2DF5331B" w14:textId="77777777" w:rsidR="000D41F9" w:rsidRDefault="000D41F9" w:rsidP="009949A8">
            <w:r>
              <w:t>u</w:t>
            </w:r>
          </w:p>
        </w:tc>
        <w:tc>
          <w:tcPr>
            <w:tcW w:w="1870" w:type="dxa"/>
          </w:tcPr>
          <w:p w14:paraId="32B6703F" w14:textId="77777777" w:rsidR="000D41F9" w:rsidRDefault="000D41F9" w:rsidP="009949A8">
            <w:r>
              <w:t>1-u-2v</w:t>
            </w:r>
          </w:p>
        </w:tc>
        <w:tc>
          <w:tcPr>
            <w:tcW w:w="1870" w:type="dxa"/>
          </w:tcPr>
          <w:p w14:paraId="1BFCE7C5" w14:textId="77777777" w:rsidR="000D41F9" w:rsidRDefault="000D41F9" w:rsidP="009949A8">
            <w:r>
              <w:t>v</w:t>
            </w:r>
          </w:p>
        </w:tc>
        <w:tc>
          <w:tcPr>
            <w:tcW w:w="1870" w:type="dxa"/>
          </w:tcPr>
          <w:p w14:paraId="505443F6" w14:textId="77777777" w:rsidR="000D41F9" w:rsidRDefault="000D41F9" w:rsidP="009949A8">
            <w:r>
              <w:t>v</w:t>
            </w:r>
          </w:p>
        </w:tc>
      </w:tr>
      <w:tr w:rsidR="000D41F9" w14:paraId="188C488E" w14:textId="77777777" w:rsidTr="009949A8">
        <w:tc>
          <w:tcPr>
            <w:tcW w:w="1870" w:type="dxa"/>
          </w:tcPr>
          <w:p w14:paraId="22E22DEF" w14:textId="77777777" w:rsidR="000D41F9" w:rsidRDefault="000D41F9" w:rsidP="009949A8">
            <w:r>
              <w:t>HG</w:t>
            </w:r>
          </w:p>
        </w:tc>
        <w:tc>
          <w:tcPr>
            <w:tcW w:w="1870" w:type="dxa"/>
          </w:tcPr>
          <w:p w14:paraId="5A08FE31" w14:textId="77777777" w:rsidR="000D41F9" w:rsidRDefault="000D41F9" w:rsidP="009949A8">
            <w:r>
              <w:t>u</w:t>
            </w:r>
          </w:p>
        </w:tc>
        <w:tc>
          <w:tcPr>
            <w:tcW w:w="1870" w:type="dxa"/>
          </w:tcPr>
          <w:p w14:paraId="260C8BDF" w14:textId="77777777" w:rsidR="000D41F9" w:rsidRDefault="000D41F9" w:rsidP="009949A8">
            <w:r>
              <w:t>v</w:t>
            </w:r>
          </w:p>
        </w:tc>
        <w:tc>
          <w:tcPr>
            <w:tcW w:w="1870" w:type="dxa"/>
          </w:tcPr>
          <w:p w14:paraId="4A5EBD55" w14:textId="77777777" w:rsidR="000D41F9" w:rsidRDefault="000D41F9" w:rsidP="009949A8">
            <w:r>
              <w:t>1-u-2v</w:t>
            </w:r>
          </w:p>
        </w:tc>
        <w:tc>
          <w:tcPr>
            <w:tcW w:w="1870" w:type="dxa"/>
          </w:tcPr>
          <w:p w14:paraId="2F923F1F" w14:textId="77777777" w:rsidR="000D41F9" w:rsidRDefault="000D41F9" w:rsidP="009949A8">
            <w:r>
              <w:t>v</w:t>
            </w:r>
          </w:p>
        </w:tc>
      </w:tr>
      <w:tr w:rsidR="000D41F9" w14:paraId="5E1BC81D" w14:textId="77777777" w:rsidTr="009949A8">
        <w:tc>
          <w:tcPr>
            <w:tcW w:w="1870" w:type="dxa"/>
          </w:tcPr>
          <w:p w14:paraId="58C81D37" w14:textId="77777777" w:rsidR="000D41F9" w:rsidRDefault="000D41F9" w:rsidP="009949A8">
            <w:r>
              <w:t>CG</w:t>
            </w:r>
          </w:p>
        </w:tc>
        <w:tc>
          <w:tcPr>
            <w:tcW w:w="1870" w:type="dxa"/>
          </w:tcPr>
          <w:p w14:paraId="1015B893" w14:textId="77777777" w:rsidR="000D41F9" w:rsidRDefault="000D41F9" w:rsidP="009949A8">
            <w:r>
              <w:t>u</w:t>
            </w:r>
          </w:p>
        </w:tc>
        <w:tc>
          <w:tcPr>
            <w:tcW w:w="1870" w:type="dxa"/>
          </w:tcPr>
          <w:p w14:paraId="2C56A0F7" w14:textId="77777777" w:rsidR="000D41F9" w:rsidRDefault="000D41F9" w:rsidP="009949A8">
            <w:r>
              <w:t>v</w:t>
            </w:r>
          </w:p>
        </w:tc>
        <w:tc>
          <w:tcPr>
            <w:tcW w:w="1870" w:type="dxa"/>
          </w:tcPr>
          <w:p w14:paraId="1269FB1A" w14:textId="77777777" w:rsidR="000D41F9" w:rsidRDefault="000D41F9" w:rsidP="009949A8">
            <w:r>
              <w:t>v</w:t>
            </w:r>
          </w:p>
        </w:tc>
        <w:tc>
          <w:tcPr>
            <w:tcW w:w="1870" w:type="dxa"/>
          </w:tcPr>
          <w:p w14:paraId="06D2BFFC" w14:textId="77777777" w:rsidR="000D41F9" w:rsidRDefault="000D41F9" w:rsidP="009949A8">
            <w:r>
              <w:t>1-u-2v</w:t>
            </w:r>
          </w:p>
        </w:tc>
      </w:tr>
    </w:tbl>
    <w:p w14:paraId="2F54A6C5" w14:textId="062EEFA5" w:rsidR="000B1807" w:rsidRDefault="0060245F" w:rsidP="000B352C">
      <w:r>
        <w:t>And thus:</w:t>
      </w:r>
    </w:p>
    <w:p w14:paraId="56E2A98B" w14:textId="77777777" w:rsidR="0060245F" w:rsidRPr="00DF0425" w:rsidRDefault="0060245F" w:rsidP="0060245F">
      <m:oMathPara>
        <m:oMathParaPr>
          <m:jc m:val="left"/>
        </m:oMathParaPr>
        <m:oMath>
          <m:r>
            <w:rPr>
              <w:rFonts w:ascii="Cambria Math" w:hAnsi="Cambria Math"/>
            </w:rPr>
            <m:t>1-3s&gt;0,  u+2v&lt;1</m:t>
          </m:r>
        </m:oMath>
      </m:oMathPara>
    </w:p>
    <w:p w14:paraId="508F2491" w14:textId="77777777" w:rsidR="0060245F" w:rsidRPr="00DF0425" w:rsidRDefault="0060245F" w:rsidP="0060245F">
      <m:oMathPara>
        <m:oMathParaPr>
          <m:jc m:val="left"/>
        </m:oMathParaPr>
        <m:oMath>
          <m:r>
            <w:rPr>
              <w:rFonts w:ascii="Cambria Math" w:hAnsi="Cambria Math"/>
            </w:rPr>
            <m:t>0&lt;s&l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  0&lt;u&lt;1,  0&lt;v&lt;1/2</m:t>
          </m:r>
        </m:oMath>
      </m:oMathPara>
    </w:p>
    <w:p w14:paraId="09E833DB" w14:textId="2C1A133B" w:rsidR="000B1807" w:rsidRDefault="000B1807" w:rsidP="000B352C"/>
    <w:p w14:paraId="2AEC4B12" w14:textId="4608AA69" w:rsidR="000B1807" w:rsidRDefault="000B1807" w:rsidP="000B352C"/>
    <w:p w14:paraId="20C2AAC1" w14:textId="6C2A1E68" w:rsidR="000D41F9" w:rsidRDefault="000D41F9" w:rsidP="000B352C">
      <w:r>
        <w:t>Res</w:t>
      </w:r>
      <w:r w:rsidR="00A27442">
        <w:t>ult and discussion:</w:t>
      </w:r>
    </w:p>
    <w:p w14:paraId="58975E2B" w14:textId="2A22EB1C" w:rsidR="00DF0425" w:rsidRDefault="007D59DD" w:rsidP="000B352C">
      <w:r>
        <w:t>The length of the pseudogenes for chromosome 5 are of 9159bp.</w:t>
      </w:r>
      <w:r w:rsidR="00C953DD">
        <w:t>And t</w:t>
      </w:r>
      <w:r w:rsidR="001109FE" w:rsidRPr="001109FE">
        <w:t>he overall emission distributions in the pseudogenes are as follow:</w:t>
      </w:r>
      <w:r w:rsidR="000B352C" w:rsidRPr="001109FE">
        <w:t xml:space="preserve">           </w:t>
      </w:r>
    </w:p>
    <w:tbl>
      <w:tblPr>
        <w:tblStyle w:val="TableGrid"/>
        <w:tblW w:w="0" w:type="auto"/>
        <w:tblLook w:val="04A0" w:firstRow="1" w:lastRow="0" w:firstColumn="1" w:lastColumn="0" w:noHBand="0" w:noVBand="1"/>
      </w:tblPr>
      <w:tblGrid>
        <w:gridCol w:w="1203"/>
        <w:gridCol w:w="1021"/>
        <w:gridCol w:w="1018"/>
        <w:gridCol w:w="1018"/>
        <w:gridCol w:w="1018"/>
        <w:gridCol w:w="1018"/>
        <w:gridCol w:w="1018"/>
        <w:gridCol w:w="1018"/>
        <w:gridCol w:w="1018"/>
      </w:tblGrid>
      <w:tr w:rsidR="001352ED" w14:paraId="3C32C6ED" w14:textId="77777777" w:rsidTr="001352ED">
        <w:tc>
          <w:tcPr>
            <w:tcW w:w="1038" w:type="dxa"/>
          </w:tcPr>
          <w:p w14:paraId="5B8799E7" w14:textId="0B8F3FF4" w:rsidR="001352ED" w:rsidRDefault="001352ED" w:rsidP="001352ED">
            <w:r>
              <w:t>Emissions</w:t>
            </w:r>
          </w:p>
        </w:tc>
        <w:tc>
          <w:tcPr>
            <w:tcW w:w="1039" w:type="dxa"/>
          </w:tcPr>
          <w:p w14:paraId="7C28099B" w14:textId="7C22126D" w:rsidR="001352ED" w:rsidRDefault="001352ED" w:rsidP="001352ED">
            <w:r>
              <w:t>0000</w:t>
            </w:r>
          </w:p>
        </w:tc>
        <w:tc>
          <w:tcPr>
            <w:tcW w:w="1039" w:type="dxa"/>
          </w:tcPr>
          <w:p w14:paraId="27058595" w14:textId="57E69666" w:rsidR="001352ED" w:rsidRDefault="001352ED" w:rsidP="001352ED">
            <w:r>
              <w:t>0001</w:t>
            </w:r>
          </w:p>
        </w:tc>
        <w:tc>
          <w:tcPr>
            <w:tcW w:w="1039" w:type="dxa"/>
          </w:tcPr>
          <w:p w14:paraId="19E26BCA" w14:textId="4424AAB6" w:rsidR="001352ED" w:rsidRDefault="001352ED" w:rsidP="001352ED">
            <w:r>
              <w:t>0011</w:t>
            </w:r>
          </w:p>
        </w:tc>
        <w:tc>
          <w:tcPr>
            <w:tcW w:w="1039" w:type="dxa"/>
          </w:tcPr>
          <w:p w14:paraId="1E4DE2E0" w14:textId="4DB5D1EC" w:rsidR="001352ED" w:rsidRDefault="001352ED" w:rsidP="001352ED">
            <w:r>
              <w:t>0111</w:t>
            </w:r>
          </w:p>
        </w:tc>
        <w:tc>
          <w:tcPr>
            <w:tcW w:w="1039" w:type="dxa"/>
          </w:tcPr>
          <w:p w14:paraId="2D057196" w14:textId="5343215A" w:rsidR="001352ED" w:rsidRDefault="001352ED" w:rsidP="001352ED">
            <w:r>
              <w:t>0110</w:t>
            </w:r>
          </w:p>
        </w:tc>
        <w:tc>
          <w:tcPr>
            <w:tcW w:w="1039" w:type="dxa"/>
          </w:tcPr>
          <w:p w14:paraId="44E34289" w14:textId="516352A2" w:rsidR="001352ED" w:rsidRDefault="001352ED" w:rsidP="001352ED">
            <w:r>
              <w:t>0101</w:t>
            </w:r>
          </w:p>
        </w:tc>
        <w:tc>
          <w:tcPr>
            <w:tcW w:w="1039" w:type="dxa"/>
          </w:tcPr>
          <w:p w14:paraId="5D7C60B4" w14:textId="6A6601FE" w:rsidR="001352ED" w:rsidRDefault="001352ED" w:rsidP="001352ED">
            <w:r>
              <w:t>0100</w:t>
            </w:r>
          </w:p>
        </w:tc>
        <w:tc>
          <w:tcPr>
            <w:tcW w:w="1039" w:type="dxa"/>
          </w:tcPr>
          <w:p w14:paraId="0796B88E" w14:textId="666751C0" w:rsidR="001352ED" w:rsidRDefault="001352ED" w:rsidP="001352ED">
            <w:r>
              <w:t>0010</w:t>
            </w:r>
          </w:p>
        </w:tc>
      </w:tr>
      <w:tr w:rsidR="001352ED" w14:paraId="5F590031" w14:textId="77777777" w:rsidTr="001352ED">
        <w:tc>
          <w:tcPr>
            <w:tcW w:w="1038" w:type="dxa"/>
          </w:tcPr>
          <w:p w14:paraId="03063370" w14:textId="273F09CC" w:rsidR="001352ED" w:rsidRDefault="001352ED">
            <w:r>
              <w:t xml:space="preserve">Count </w:t>
            </w:r>
          </w:p>
        </w:tc>
        <w:tc>
          <w:tcPr>
            <w:tcW w:w="1039" w:type="dxa"/>
          </w:tcPr>
          <w:p w14:paraId="1FF01227" w14:textId="52FBC3F5" w:rsidR="001352ED" w:rsidRDefault="001352ED">
            <w:r>
              <w:rPr>
                <w:rFonts w:ascii="Menlo" w:hAnsi="Menlo" w:cs="Menlo"/>
                <w:color w:val="000000"/>
                <w:sz w:val="22"/>
                <w:szCs w:val="22"/>
              </w:rPr>
              <w:t>6957</w:t>
            </w:r>
          </w:p>
        </w:tc>
        <w:tc>
          <w:tcPr>
            <w:tcW w:w="1039" w:type="dxa"/>
          </w:tcPr>
          <w:p w14:paraId="57F51A11" w14:textId="758CE0DD" w:rsidR="001352ED" w:rsidRDefault="001352ED">
            <w:r>
              <w:rPr>
                <w:rFonts w:ascii="Menlo" w:hAnsi="Menlo" w:cs="Menlo"/>
                <w:color w:val="000000"/>
                <w:sz w:val="22"/>
                <w:szCs w:val="22"/>
              </w:rPr>
              <w:t>738</w:t>
            </w:r>
          </w:p>
        </w:tc>
        <w:tc>
          <w:tcPr>
            <w:tcW w:w="1039" w:type="dxa"/>
          </w:tcPr>
          <w:p w14:paraId="70F5DBFC" w14:textId="7394767B" w:rsidR="001352ED" w:rsidRDefault="001352ED">
            <w:r>
              <w:rPr>
                <w:rFonts w:ascii="Menlo" w:hAnsi="Menlo" w:cs="Menlo"/>
                <w:color w:val="000000"/>
                <w:sz w:val="22"/>
                <w:szCs w:val="22"/>
              </w:rPr>
              <w:t>233</w:t>
            </w:r>
          </w:p>
        </w:tc>
        <w:tc>
          <w:tcPr>
            <w:tcW w:w="1039" w:type="dxa"/>
          </w:tcPr>
          <w:p w14:paraId="23053C46" w14:textId="7987A496" w:rsidR="001352ED" w:rsidRDefault="001352ED">
            <w:r>
              <w:rPr>
                <w:rFonts w:ascii="Menlo" w:hAnsi="Menlo" w:cs="Menlo"/>
                <w:color w:val="000000"/>
                <w:sz w:val="22"/>
                <w:szCs w:val="22"/>
              </w:rPr>
              <w:t>294</w:t>
            </w:r>
          </w:p>
        </w:tc>
        <w:tc>
          <w:tcPr>
            <w:tcW w:w="1039" w:type="dxa"/>
          </w:tcPr>
          <w:p w14:paraId="1AE6084C" w14:textId="7C2F977D" w:rsidR="001352ED" w:rsidRDefault="001352ED">
            <w:r>
              <w:rPr>
                <w:rFonts w:ascii="Menlo" w:hAnsi="Menlo" w:cs="Menlo"/>
                <w:color w:val="000000"/>
                <w:sz w:val="22"/>
                <w:szCs w:val="22"/>
              </w:rPr>
              <w:t>146</w:t>
            </w:r>
          </w:p>
        </w:tc>
        <w:tc>
          <w:tcPr>
            <w:tcW w:w="1039" w:type="dxa"/>
          </w:tcPr>
          <w:p w14:paraId="05D90E4D" w14:textId="4E0174A2" w:rsidR="001352ED" w:rsidRDefault="001352ED">
            <w:r>
              <w:rPr>
                <w:rFonts w:ascii="Menlo" w:hAnsi="Menlo" w:cs="Menlo"/>
                <w:color w:val="000000"/>
                <w:sz w:val="22"/>
                <w:szCs w:val="22"/>
              </w:rPr>
              <w:t>119</w:t>
            </w:r>
          </w:p>
        </w:tc>
        <w:tc>
          <w:tcPr>
            <w:tcW w:w="1039" w:type="dxa"/>
          </w:tcPr>
          <w:p w14:paraId="73064668" w14:textId="28B2DF22" w:rsidR="001352ED" w:rsidRDefault="001352ED">
            <w:r>
              <w:rPr>
                <w:rFonts w:ascii="Menlo" w:hAnsi="Menlo" w:cs="Menlo"/>
                <w:color w:val="000000"/>
                <w:sz w:val="22"/>
                <w:szCs w:val="22"/>
              </w:rPr>
              <w:t>258</w:t>
            </w:r>
          </w:p>
        </w:tc>
        <w:tc>
          <w:tcPr>
            <w:tcW w:w="1039" w:type="dxa"/>
          </w:tcPr>
          <w:p w14:paraId="52C80AF3" w14:textId="5E6F2E42" w:rsidR="001352ED" w:rsidRDefault="001352ED">
            <w:r>
              <w:rPr>
                <w:rFonts w:ascii="Menlo" w:hAnsi="Menlo" w:cs="Menlo"/>
                <w:color w:val="000000"/>
                <w:sz w:val="22"/>
                <w:szCs w:val="22"/>
              </w:rPr>
              <w:t>413</w:t>
            </w:r>
          </w:p>
        </w:tc>
      </w:tr>
    </w:tbl>
    <w:p w14:paraId="40A9A038" w14:textId="3FF12234" w:rsidR="00DF0425" w:rsidRDefault="0060245F">
      <w:r>
        <w:t xml:space="preserve">The overall distribution of different the sequences is ideal. However, when conducting Baum-Welch with adjusted Jukes Cantor, the statistical decay appeared. </w:t>
      </w:r>
    </w:p>
    <w:p w14:paraId="20B9F870" w14:textId="0DDDF632" w:rsidR="0060245F" w:rsidRDefault="0060245F">
      <w:r w:rsidRPr="0060245F">
        <w:lastRenderedPageBreak/>
        <w:drawing>
          <wp:inline distT="0" distB="0" distL="0" distR="0" wp14:anchorId="2AC5A94B" wp14:editId="4680BDDB">
            <wp:extent cx="3327816" cy="2495862"/>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46345" cy="2509759"/>
                    </a:xfrm>
                    <a:prstGeom prst="rect">
                      <a:avLst/>
                    </a:prstGeom>
                  </pic:spPr>
                </pic:pic>
              </a:graphicData>
            </a:graphic>
          </wp:inline>
        </w:drawing>
      </w:r>
      <w:r w:rsidRPr="0060245F">
        <w:drawing>
          <wp:inline distT="0" distB="0" distL="0" distR="0" wp14:anchorId="24489EBF" wp14:editId="57C0788F">
            <wp:extent cx="3294616" cy="2470962"/>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318459" cy="2488844"/>
                    </a:xfrm>
                    <a:prstGeom prst="rect">
                      <a:avLst/>
                    </a:prstGeom>
                  </pic:spPr>
                </pic:pic>
              </a:graphicData>
            </a:graphic>
          </wp:inline>
        </w:drawing>
      </w:r>
    </w:p>
    <w:p w14:paraId="173A9364" w14:textId="63EFB521" w:rsidR="0060245F" w:rsidRDefault="009537A3">
      <w:r>
        <w:t xml:space="preserve">The </w:t>
      </w:r>
      <w:r w:rsidR="0060245F">
        <w:t>overall timescale(</w:t>
      </w:r>
      <w:proofErr w:type="spellStart"/>
      <w:r w:rsidR="0060245F">
        <w:t>a+b+c</w:t>
      </w:r>
      <w:proofErr w:type="spellEnd"/>
      <w:r w:rsidR="0060245F">
        <w:t>)</w:t>
      </w:r>
      <w:r>
        <w:t xml:space="preserve"> were adjusted in multiple tests</w:t>
      </w:r>
      <w:r w:rsidR="0060245F">
        <w:t xml:space="preserve"> </w:t>
      </w:r>
      <w:r>
        <w:t>from</w:t>
      </w:r>
      <w:r w:rsidR="0060245F">
        <w:t xml:space="preserve"> 36 thousand to 36 million </w:t>
      </w:r>
      <w:proofErr w:type="gramStart"/>
      <w:r w:rsidR="0060245F">
        <w:t>year</w:t>
      </w:r>
      <w:proofErr w:type="gramEnd"/>
      <w:r w:rsidR="0060245F">
        <w:t>.</w:t>
      </w:r>
      <w:r w:rsidR="001942A4">
        <w:t xml:space="preserve"> (since the </w:t>
      </w:r>
      <w:r w:rsidR="00B47046">
        <w:t>introgression</w:t>
      </w:r>
      <w:r w:rsidR="001942A4">
        <w:t xml:space="preserve"> of the </w:t>
      </w:r>
      <w:proofErr w:type="spellStart"/>
      <w:r w:rsidR="001942A4">
        <w:t>mtDNA</w:t>
      </w:r>
      <w:proofErr w:type="spellEnd"/>
      <w:r w:rsidR="001942A4">
        <w:t xml:space="preserve"> is uncertain)</w:t>
      </w:r>
      <w:r w:rsidR="006A2720">
        <w:t>.</w:t>
      </w:r>
      <w:r w:rsidR="00554583">
        <w:t xml:space="preserve"> </w:t>
      </w:r>
      <w:proofErr w:type="gramStart"/>
      <w:r w:rsidR="0060245F">
        <w:t>When</w:t>
      </w:r>
      <w:proofErr w:type="gramEnd"/>
      <w:r w:rsidR="0060245F">
        <w:t xml:space="preserve"> larger time scale is tested, the </w:t>
      </w:r>
      <w:proofErr w:type="spellStart"/>
      <w:r w:rsidR="0060245F">
        <w:t>s,u,v</w:t>
      </w:r>
      <w:proofErr w:type="spellEnd"/>
      <w:r w:rsidR="0060245F">
        <w:t xml:space="preserve"> tend not to change and the value of the a,b,a2 are constantly optimized to around:</w:t>
      </w:r>
    </w:p>
    <w:p w14:paraId="26F33417" w14:textId="77777777" w:rsidR="0060245F" w:rsidRDefault="0060245F" w:rsidP="006024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a: 6.97492</w:t>
      </w:r>
    </w:p>
    <w:p w14:paraId="5B222C99" w14:textId="77777777" w:rsidR="0060245F" w:rsidRDefault="0060245F" w:rsidP="006024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w:eastAsiaTheme="minorEastAsia" w:hAnsi="Menlo" w:cs="Menlo"/>
          <w:color w:val="000000"/>
          <w:sz w:val="22"/>
          <w:szCs w:val="22"/>
        </w:rPr>
      </w:pPr>
      <w:r>
        <w:rPr>
          <w:rFonts w:ascii="Menlo" w:eastAsiaTheme="minorEastAsia" w:hAnsi="Menlo" w:cs="Menlo"/>
          <w:color w:val="000000"/>
          <w:sz w:val="22"/>
          <w:szCs w:val="22"/>
        </w:rPr>
        <w:t>b: 3.03671</w:t>
      </w:r>
    </w:p>
    <w:p w14:paraId="56EEEC0C" w14:textId="393BC28A" w:rsidR="0060245F" w:rsidRDefault="0060245F" w:rsidP="0060245F">
      <w:pPr>
        <w:rPr>
          <w:rFonts w:ascii="Menlo" w:eastAsiaTheme="minorEastAsia" w:hAnsi="Menlo" w:cs="Menlo"/>
          <w:color w:val="000000"/>
          <w:sz w:val="22"/>
          <w:szCs w:val="22"/>
        </w:rPr>
      </w:pPr>
      <w:r>
        <w:rPr>
          <w:rFonts w:ascii="Menlo" w:eastAsiaTheme="minorEastAsia" w:hAnsi="Menlo" w:cs="Menlo"/>
          <w:color w:val="000000"/>
          <w:sz w:val="22"/>
          <w:szCs w:val="22"/>
        </w:rPr>
        <w:t>a2: 8.49783</w:t>
      </w:r>
    </w:p>
    <w:p w14:paraId="44A2EE7E" w14:textId="65EEEE59" w:rsidR="00AF325C" w:rsidRDefault="00D041BD" w:rsidP="0060245F">
      <w:r w:rsidRPr="00D041BD">
        <w:t>despite initiations</w:t>
      </w:r>
      <w:r>
        <w:t xml:space="preserve"> of </w:t>
      </w:r>
      <w:proofErr w:type="gramStart"/>
      <w:r>
        <w:t>a,b</w:t>
      </w:r>
      <w:proofErr w:type="gramEnd"/>
      <w:r>
        <w:t>,a2</w:t>
      </w:r>
      <w:r w:rsidRPr="00D041BD">
        <w:t>.</w:t>
      </w:r>
    </w:p>
    <w:p w14:paraId="1A3AB77B" w14:textId="57123D32" w:rsidR="006A2720" w:rsidRDefault="006A2720" w:rsidP="0060245F">
      <w:r>
        <w:t xml:space="preserve">The sum of the E and A matrix were correct at the first few rounds and suddenly lose control to a </w:t>
      </w:r>
      <w:r>
        <w:t>gigantic</w:t>
      </w:r>
      <w:r>
        <w:t xml:space="preserve"> value</w:t>
      </w:r>
      <w:r>
        <w:t xml:space="preserve"> after a few iterations</w:t>
      </w:r>
      <w:r>
        <w:t>.</w:t>
      </w:r>
    </w:p>
    <w:p w14:paraId="7EA154FD" w14:textId="18882BBC" w:rsidR="00554583" w:rsidRDefault="007879A4" w:rsidP="0060245F">
      <w:r>
        <w:t xml:space="preserve">One reason for the failed model can be the oversimplified ‘0011’ mode. The sequence of other species that does not match the human sequence are labeled as ‘1’. This </w:t>
      </w:r>
      <w:r w:rsidR="00554583">
        <w:t>lead to the change in Jukes-cantor probability and saved time and computation power. It leads to the emissions decrease from 4^4(</w:t>
      </w:r>
      <w:proofErr w:type="spellStart"/>
      <w:proofErr w:type="gramStart"/>
      <w:r w:rsidR="00554583">
        <w:t>AATC,ATCC</w:t>
      </w:r>
      <w:proofErr w:type="gramEnd"/>
      <w:r w:rsidR="00554583">
        <w:t>,etc</w:t>
      </w:r>
      <w:proofErr w:type="spellEnd"/>
      <w:r w:rsidR="00554583">
        <w:t xml:space="preserve">) to 8(0011,0101, etc.). It was proved in the method that the emission probability matrix for the simplified version is correct while unknown fatal mistakes happen. The aligned data is also doubted. </w:t>
      </w:r>
      <w:proofErr w:type="gramStart"/>
      <w:r w:rsidR="00554583">
        <w:t>This pseudogenes</w:t>
      </w:r>
      <w:proofErr w:type="gramEnd"/>
      <w:r w:rsidR="00554583">
        <w:t xml:space="preserve"> aligned quite well among the sequences and it was doubted if similar coalescent pattern I restricted it to is true in the pseudogenes.</w:t>
      </w:r>
      <w:r w:rsidR="00121BCF">
        <w:t xml:space="preserve"> Whether recombination will occur in this 9kb long pseudogenes are doubted since </w:t>
      </w:r>
      <w:r w:rsidR="00121BCF">
        <w:lastRenderedPageBreak/>
        <w:t>the divergence of the pseudogenes is far later then the divergence of the hominin, which makes recombination in the pseudogenes less likely.</w:t>
      </w:r>
    </w:p>
    <w:p w14:paraId="78DDE7C9" w14:textId="5DC03D1B" w:rsidR="00DF0425" w:rsidRDefault="00554583" w:rsidP="00AF063D">
      <w:pPr>
        <w:jc w:val="center"/>
      </w:pPr>
      <w:r w:rsidRPr="00554583">
        <w:drawing>
          <wp:inline distT="0" distB="0" distL="0" distR="0" wp14:anchorId="0B18DD3F" wp14:editId="3470BC2C">
            <wp:extent cx="5007600" cy="37557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14954" cy="3761215"/>
                    </a:xfrm>
                    <a:prstGeom prst="rect">
                      <a:avLst/>
                    </a:prstGeom>
                  </pic:spPr>
                </pic:pic>
              </a:graphicData>
            </a:graphic>
          </wp:inline>
        </w:drawing>
      </w:r>
    </w:p>
    <w:p w14:paraId="32F51099" w14:textId="0E8DCBE6" w:rsidR="00AF063D" w:rsidRDefault="00AF063D" w:rsidP="00AF063D">
      <w:r>
        <w:t xml:space="preserve">Future implements include test this model in other common sequence data where recombination is likely to happen. </w:t>
      </w:r>
      <w:r w:rsidR="00121BCF">
        <w:t xml:space="preserve">That is, the selected trunk of DNA sequence should occur in the common ancestor of the selected species to allow recombination and nuclear coalescence occur. </w:t>
      </w:r>
      <w:r>
        <w:t>This could rule out the possibility of the improper data tested for the model.</w:t>
      </w:r>
    </w:p>
    <w:p w14:paraId="70D3E8D4" w14:textId="77777777" w:rsidR="00121BCF" w:rsidRDefault="00121BCF" w:rsidP="00AF063D"/>
    <w:p w14:paraId="42D5AF84" w14:textId="1ABB2D4D" w:rsidR="003F2541" w:rsidRDefault="003F2541"/>
    <w:p w14:paraId="19C5AE5A" w14:textId="4FBE8232" w:rsidR="003F2541" w:rsidRDefault="003F2541"/>
    <w:p w14:paraId="5A958749" w14:textId="3573F488" w:rsidR="003F2541" w:rsidRDefault="003F2541"/>
    <w:p w14:paraId="13907D0D" w14:textId="291A05FC" w:rsidR="003F2541" w:rsidRDefault="003F2541"/>
    <w:p w14:paraId="6664591B" w14:textId="3EF19480" w:rsidR="003F2541" w:rsidRDefault="00DE3BDB">
      <w:r>
        <w:t>Reference:</w:t>
      </w:r>
    </w:p>
    <w:p w14:paraId="608B9029" w14:textId="5CCCE364" w:rsidR="00826F94" w:rsidRPr="00826F94" w:rsidRDefault="00022FFD" w:rsidP="00826F9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26F94" w:rsidRPr="00826F94">
        <w:rPr>
          <w:noProof/>
        </w:rPr>
        <w:t xml:space="preserve">1. </w:t>
      </w:r>
      <w:r w:rsidR="00826F94" w:rsidRPr="00826F94">
        <w:rPr>
          <w:noProof/>
        </w:rPr>
        <w:tab/>
        <w:t xml:space="preserve">Popadin K, Gunbin K, Peshkin L, et al. Mitochondrial pseudogenes suggest repeated inter-species hybridization in hominid evolution. </w:t>
      </w:r>
      <w:r w:rsidR="00826F94" w:rsidRPr="00826F94">
        <w:rPr>
          <w:i/>
          <w:iCs/>
          <w:noProof/>
        </w:rPr>
        <w:t>bioRxiv</w:t>
      </w:r>
      <w:r w:rsidR="00826F94" w:rsidRPr="00826F94">
        <w:rPr>
          <w:noProof/>
        </w:rPr>
        <w:t>. January 2017. http://biorxiv.org/content/early/2017/05/09/134502.abstract.</w:t>
      </w:r>
    </w:p>
    <w:p w14:paraId="65267060" w14:textId="77777777" w:rsidR="00826F94" w:rsidRPr="00826F94" w:rsidRDefault="00826F94" w:rsidP="00826F94">
      <w:pPr>
        <w:widowControl w:val="0"/>
        <w:autoSpaceDE w:val="0"/>
        <w:autoSpaceDN w:val="0"/>
        <w:adjustRightInd w:val="0"/>
        <w:ind w:left="640" w:hanging="640"/>
        <w:rPr>
          <w:noProof/>
        </w:rPr>
      </w:pPr>
      <w:r w:rsidRPr="00826F94">
        <w:rPr>
          <w:noProof/>
        </w:rPr>
        <w:t xml:space="preserve">2. </w:t>
      </w:r>
      <w:r w:rsidRPr="00826F94">
        <w:rPr>
          <w:noProof/>
        </w:rPr>
        <w:tab/>
        <w:t xml:space="preserve">Hobolth A, Christensen OF, Mailund T, Schierup MH. Genomic Relationships and Speciation Times of Human, Chimpanzee, and Gorilla Inferred from a Coalescent Hidden Markov Model. </w:t>
      </w:r>
      <w:r w:rsidRPr="00826F94">
        <w:rPr>
          <w:i/>
          <w:iCs/>
          <w:noProof/>
        </w:rPr>
        <w:t>PLOS Genet</w:t>
      </w:r>
      <w:r w:rsidRPr="00826F94">
        <w:rPr>
          <w:noProof/>
        </w:rPr>
        <w:t>. 2007;3(2):e7. https://doi.org/10.1371/journal.pgen.0030007.</w:t>
      </w:r>
    </w:p>
    <w:p w14:paraId="54EDD6A8" w14:textId="70991741" w:rsidR="003F2541" w:rsidRDefault="00022FFD" w:rsidP="00826F94">
      <w:pPr>
        <w:widowControl w:val="0"/>
        <w:autoSpaceDE w:val="0"/>
        <w:autoSpaceDN w:val="0"/>
        <w:adjustRightInd w:val="0"/>
        <w:ind w:left="640" w:hanging="640"/>
      </w:pPr>
      <w:r>
        <w:fldChar w:fldCharType="end"/>
      </w:r>
    </w:p>
    <w:p w14:paraId="0C2D55BB" w14:textId="423EA13A" w:rsidR="003F2541" w:rsidRDefault="003F2541"/>
    <w:p w14:paraId="66B3CA1A" w14:textId="1A5D2C00" w:rsidR="003F2541" w:rsidRDefault="003F2541"/>
    <w:p w14:paraId="036DCCB4" w14:textId="2652BA8F" w:rsidR="003F2541" w:rsidRDefault="003F2541"/>
    <w:p w14:paraId="6D8AD717" w14:textId="77777777" w:rsidR="009D1CFE" w:rsidRDefault="009D1CFE">
      <w:bookmarkStart w:id="0" w:name="_GoBack"/>
      <w:bookmarkEnd w:id="0"/>
    </w:p>
    <w:sectPr w:rsidR="009D1CFE" w:rsidSect="002F4D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u">
    <w:altName w:val="Cambria"/>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099F"/>
    <w:rsid w:val="00022FFD"/>
    <w:rsid w:val="00055853"/>
    <w:rsid w:val="0009184A"/>
    <w:rsid w:val="000B1807"/>
    <w:rsid w:val="000B352C"/>
    <w:rsid w:val="000D30C8"/>
    <w:rsid w:val="000D41F9"/>
    <w:rsid w:val="000E3B76"/>
    <w:rsid w:val="000F5F7D"/>
    <w:rsid w:val="001109FE"/>
    <w:rsid w:val="00120798"/>
    <w:rsid w:val="00121BCF"/>
    <w:rsid w:val="001318C7"/>
    <w:rsid w:val="001352ED"/>
    <w:rsid w:val="00136533"/>
    <w:rsid w:val="0014619C"/>
    <w:rsid w:val="00170C97"/>
    <w:rsid w:val="001942A4"/>
    <w:rsid w:val="00195EB0"/>
    <w:rsid w:val="001D0D35"/>
    <w:rsid w:val="001D2A67"/>
    <w:rsid w:val="0020195C"/>
    <w:rsid w:val="00246F36"/>
    <w:rsid w:val="0026099F"/>
    <w:rsid w:val="00280800"/>
    <w:rsid w:val="002B7E84"/>
    <w:rsid w:val="002D0E97"/>
    <w:rsid w:val="002E3876"/>
    <w:rsid w:val="002F4D0D"/>
    <w:rsid w:val="0032459D"/>
    <w:rsid w:val="003346D1"/>
    <w:rsid w:val="0037543E"/>
    <w:rsid w:val="00394613"/>
    <w:rsid w:val="00395387"/>
    <w:rsid w:val="003C74E8"/>
    <w:rsid w:val="003F2541"/>
    <w:rsid w:val="00433249"/>
    <w:rsid w:val="00466EDF"/>
    <w:rsid w:val="004C21C2"/>
    <w:rsid w:val="00510D6A"/>
    <w:rsid w:val="00527143"/>
    <w:rsid w:val="00536FAE"/>
    <w:rsid w:val="00552564"/>
    <w:rsid w:val="00554583"/>
    <w:rsid w:val="0060245F"/>
    <w:rsid w:val="00640E72"/>
    <w:rsid w:val="006647FE"/>
    <w:rsid w:val="006969BA"/>
    <w:rsid w:val="006A2720"/>
    <w:rsid w:val="006D0DDF"/>
    <w:rsid w:val="006E091E"/>
    <w:rsid w:val="007879A4"/>
    <w:rsid w:val="007C4D80"/>
    <w:rsid w:val="007C55EB"/>
    <w:rsid w:val="007C7703"/>
    <w:rsid w:val="007D0DB8"/>
    <w:rsid w:val="007D59DD"/>
    <w:rsid w:val="007D6DD8"/>
    <w:rsid w:val="00807233"/>
    <w:rsid w:val="00826F94"/>
    <w:rsid w:val="0085752B"/>
    <w:rsid w:val="00882D6C"/>
    <w:rsid w:val="00897CF5"/>
    <w:rsid w:val="008A1E9B"/>
    <w:rsid w:val="00915A26"/>
    <w:rsid w:val="0092273F"/>
    <w:rsid w:val="00933E18"/>
    <w:rsid w:val="009537A3"/>
    <w:rsid w:val="009B4A8B"/>
    <w:rsid w:val="009C54CC"/>
    <w:rsid w:val="009D1CFE"/>
    <w:rsid w:val="009D2B2E"/>
    <w:rsid w:val="00A21E8B"/>
    <w:rsid w:val="00A27442"/>
    <w:rsid w:val="00A94774"/>
    <w:rsid w:val="00AF063D"/>
    <w:rsid w:val="00AF325C"/>
    <w:rsid w:val="00B060C6"/>
    <w:rsid w:val="00B17771"/>
    <w:rsid w:val="00B264A2"/>
    <w:rsid w:val="00B36A1D"/>
    <w:rsid w:val="00B4006E"/>
    <w:rsid w:val="00B47046"/>
    <w:rsid w:val="00B63B81"/>
    <w:rsid w:val="00B80302"/>
    <w:rsid w:val="00BE08A4"/>
    <w:rsid w:val="00C11C11"/>
    <w:rsid w:val="00C1453D"/>
    <w:rsid w:val="00C34698"/>
    <w:rsid w:val="00C5161A"/>
    <w:rsid w:val="00C83268"/>
    <w:rsid w:val="00C953DD"/>
    <w:rsid w:val="00D041BD"/>
    <w:rsid w:val="00D51437"/>
    <w:rsid w:val="00D53279"/>
    <w:rsid w:val="00D638A2"/>
    <w:rsid w:val="00D9387D"/>
    <w:rsid w:val="00DA7CAB"/>
    <w:rsid w:val="00DC0395"/>
    <w:rsid w:val="00DD0088"/>
    <w:rsid w:val="00DD0829"/>
    <w:rsid w:val="00DD3326"/>
    <w:rsid w:val="00DE3BDB"/>
    <w:rsid w:val="00DF0425"/>
    <w:rsid w:val="00DF7156"/>
    <w:rsid w:val="00E37C83"/>
    <w:rsid w:val="00E51700"/>
    <w:rsid w:val="00E568D0"/>
    <w:rsid w:val="00E80269"/>
    <w:rsid w:val="00E924A3"/>
    <w:rsid w:val="00E9259E"/>
    <w:rsid w:val="00EB619E"/>
    <w:rsid w:val="00EE77BE"/>
    <w:rsid w:val="00F06A7A"/>
    <w:rsid w:val="00F11464"/>
    <w:rsid w:val="00F23A54"/>
    <w:rsid w:val="00F35922"/>
    <w:rsid w:val="00F82FAE"/>
    <w:rsid w:val="00F9268E"/>
    <w:rsid w:val="00F93DDF"/>
    <w:rsid w:val="00F96E03"/>
    <w:rsid w:val="00FC69E5"/>
    <w:rsid w:val="00FF13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626F51"/>
  <w15:chartTrackingRefBased/>
  <w15:docId w15:val="{8544A378-677A-8D45-BD63-8D3181229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080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609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516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425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6A65AD-E059-2F43-83C7-866A70BCA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6</Pages>
  <Words>224</Words>
  <Characters>13156</Characters>
  <Application>Microsoft Office Word</Application>
  <DocSecurity>0</DocSecurity>
  <Lines>222</Lines>
  <Paragraphs>222</Paragraphs>
  <ScaleCrop>false</ScaleCrop>
  <Company/>
  <LinksUpToDate>false</LinksUpToDate>
  <CharactersWithSpaces>13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yuan Wu</dc:creator>
  <cp:keywords/>
  <dc:description/>
  <cp:lastModifiedBy>Yuanyuan Wu</cp:lastModifiedBy>
  <cp:revision>125</cp:revision>
  <dcterms:created xsi:type="dcterms:W3CDTF">2018-12-07T04:11:00Z</dcterms:created>
  <dcterms:modified xsi:type="dcterms:W3CDTF">2018-12-15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3eee66-dc91-3db4-b824-834525ca9a51</vt:lpwstr>
  </property>
  <property fmtid="{D5CDD505-2E9C-101B-9397-08002B2CF9AE}" pid="24" name="Mendeley Citation Style_1">
    <vt:lpwstr>http://www.zotero.org/styles/american-medical-association</vt:lpwstr>
  </property>
</Properties>
</file>